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6BF8FACA" w:rsidR="00EA710F" w:rsidRDefault="00EA710F" w:rsidP="006403BD"/>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133826D3" w:rsidR="0016080C" w:rsidRPr="005F72EA" w:rsidRDefault="00786945"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Estudio y d</w:t>
      </w:r>
      <w:r w:rsidR="005F72EA">
        <w:rPr>
          <w:rFonts w:asciiTheme="minorHAnsi" w:hAnsiTheme="minorHAnsi" w:cs="Tahoma"/>
          <w:color w:val="0098CD"/>
          <w:sz w:val="52"/>
          <w:szCs w:val="28"/>
        </w:rPr>
        <w:t xml:space="preserve">esarrollo del ciclo de vida de datos </w:t>
      </w:r>
      <w:r w:rsidR="00D21AAF">
        <w:rPr>
          <w:rFonts w:asciiTheme="minorHAnsi" w:hAnsiTheme="minorHAnsi" w:cs="Tahoma"/>
          <w:color w:val="0098CD"/>
          <w:sz w:val="52"/>
          <w:szCs w:val="28"/>
        </w:rPr>
        <w:t>sobre</w:t>
      </w:r>
      <w:r>
        <w:rPr>
          <w:rFonts w:asciiTheme="minorHAnsi" w:hAnsiTheme="minorHAnsi" w:cs="Tahoma"/>
          <w:color w:val="0098CD"/>
          <w:sz w:val="52"/>
          <w:szCs w:val="28"/>
        </w:rPr>
        <w:t xml:space="preserve"> e</w:t>
      </w:r>
      <w:r w:rsidR="005F72EA">
        <w:rPr>
          <w:rFonts w:asciiTheme="minorHAnsi" w:hAnsiTheme="minorHAnsi" w:cs="Tahoma"/>
          <w:color w:val="0098CD"/>
          <w:sz w:val="52"/>
          <w:szCs w:val="28"/>
        </w:rPr>
        <w:t xml:space="preserv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75D636F9"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conseguido posicionar al dato como </w:t>
      </w:r>
      <w:r w:rsidR="006A5F9B">
        <w:rPr>
          <w:lang w:eastAsia="en-US"/>
        </w:rPr>
        <w:t>epicentro</w:t>
      </w:r>
      <w:r>
        <w:rPr>
          <w:lang w:eastAsia="en-US"/>
        </w:rPr>
        <w:t xml:space="preserve"> de cualquier ámbito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ntro del ciclo de vida del dato</w:t>
      </w:r>
      <w:r w:rsidR="001A17A3">
        <w:rPr>
          <w:lang w:eastAsia="en-US"/>
        </w:rPr>
        <w:t xml:space="preserve"> es la que mayor impacto ha generado en estos últimos años.</w:t>
      </w:r>
    </w:p>
    <w:p w14:paraId="5AC85169" w14:textId="6DCD1CC0"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Dichas herramientas destacan por su alta usabilidad y su intuitiva interfaz, lo que las hace accesibles y fáciles de integrar </w:t>
      </w:r>
      <w:r>
        <w:rPr>
          <w:lang w:eastAsia="en-US"/>
        </w:rPr>
        <w:t>en los sistemas existentes que tratan con datos</w:t>
      </w:r>
      <w:r w:rsidR="00F874A3">
        <w:rPr>
          <w:lang w:eastAsia="en-US"/>
        </w:rPr>
        <w:t>.</w:t>
      </w:r>
    </w:p>
    <w:p w14:paraId="1CB8C228" w14:textId="3751636C"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A04B95">
        <w:rPr>
          <w:lang w:eastAsia="en-US"/>
        </w:rPr>
        <w:t>. Posteriormente,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6BA1135F" w:rsidR="00DB67DA" w:rsidRPr="001C2FB3"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 Reco</w:t>
      </w:r>
      <w:r w:rsidR="00D122BB">
        <w:rPr>
          <w:lang w:eastAsia="en-US"/>
        </w:rPr>
        <w:t>gida de datos</w:t>
      </w:r>
      <w:r w:rsidR="00FB6F23">
        <w:rPr>
          <w:lang w:eastAsia="en-US"/>
        </w:rPr>
        <w:t xml:space="preserve">. </w:t>
      </w:r>
      <w:r w:rsidR="00F67C10">
        <w:rPr>
          <w:lang w:eastAsia="en-US"/>
        </w:rPr>
        <w:t xml:space="preserve">Gestión de datos. </w:t>
      </w:r>
      <w:r w:rsidR="00FB6F23">
        <w:rPr>
          <w:lang w:eastAsia="en-US"/>
        </w:rPr>
        <w:t>Análisis</w:t>
      </w:r>
      <w:r w:rsidR="00D122BB">
        <w:rPr>
          <w:lang w:eastAsia="en-US"/>
        </w:rPr>
        <w:t xml:space="preserve"> de datos</w:t>
      </w:r>
      <w:r w:rsidR="00FB6F23">
        <w:rPr>
          <w:lang w:eastAsia="en-US"/>
        </w:rPr>
        <w:t>. Visualización</w:t>
      </w:r>
      <w:r w:rsidR="00D122BB">
        <w:rPr>
          <w:lang w:eastAsia="en-US"/>
        </w:rPr>
        <w:t xml:space="preserve"> de datos</w:t>
      </w:r>
      <w:r w:rsidR="00FB6F23">
        <w:rPr>
          <w:lang w:eastAsia="en-US"/>
        </w:rPr>
        <w:t>.</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proofErr w:type="spellStart"/>
      <w:r>
        <w:lastRenderedPageBreak/>
        <w:t>Abstract</w:t>
      </w:r>
      <w:proofErr w:type="spellEnd"/>
    </w:p>
    <w:p w14:paraId="5653838F" w14:textId="701AD7B6" w:rsidR="00F67C10" w:rsidRPr="00601F11" w:rsidRDefault="00F67C10" w:rsidP="00194057">
      <w:pPr>
        <w:rPr>
          <w:lang w:val="en-GB"/>
        </w:rPr>
      </w:pPr>
      <w:r w:rsidRPr="00601F11">
        <w:rPr>
          <w:lang w:val="en-GB"/>
        </w:rPr>
        <w:t>The continuous evolution in information technologies has managed to position data as the core of any area of society. From its collection and cleaning to the application of the most innovative Artificial Intelligence (AI) techniques, data continues to provide great advantages to those who use it. However, none of these phases of data life cycle has generated the greatest impact in recent years.</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5B0A117D" w:rsidR="00F67C10" w:rsidRPr="00601F11" w:rsidRDefault="00F67C10" w:rsidP="00194057">
      <w:pPr>
        <w:rPr>
          <w:lang w:val="en-GB"/>
        </w:rPr>
      </w:pPr>
      <w:r w:rsidRPr="00601F11">
        <w:rPr>
          <w:lang w:val="en-GB"/>
        </w:rPr>
        <w:t xml:space="preserve">In this project, the full data lifecycle will be implemented. This process will begin with the collection of data through application programming interfaces (APIs). Once data is collected, the cleaning and processing stages will go on. Subsequently,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Default="00947B4F"/>
    <w:p w14:paraId="4AC61005" w14:textId="77777777" w:rsidR="00947B4F" w:rsidRDefault="00947B4F"/>
    <w:p w14:paraId="5043D940" w14:textId="35EC715F" w:rsidR="001C2FB3" w:rsidRDefault="001C2FB3">
      <w:r>
        <w:br w:type="page"/>
      </w:r>
    </w:p>
    <w:bookmarkEnd w:id="0"/>
    <w:p w14:paraId="37509664" w14:textId="52E8292E" w:rsidR="008544B8" w:rsidRDefault="007B76BF" w:rsidP="006403BD">
      <w:pPr>
        <w:pStyle w:val="Ttulondices"/>
      </w:pPr>
      <w:r>
        <w:lastRenderedPageBreak/>
        <w:t xml:space="preserve">Índice </w:t>
      </w:r>
      <w:r w:rsidR="00FA21E3">
        <w:t>de contenidos</w:t>
      </w:r>
    </w:p>
    <w:p w14:paraId="716537AC" w14:textId="3EDCD786" w:rsidR="001443DC"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6259985" w:history="1">
        <w:r w:rsidR="001443DC" w:rsidRPr="00C46BE1">
          <w:rPr>
            <w:rStyle w:val="Hipervnculo"/>
            <w:noProof/>
          </w:rPr>
          <w:t>1.</w:t>
        </w:r>
        <w:r w:rsidR="001443DC">
          <w:rPr>
            <w:rFonts w:eastAsiaTheme="minorEastAsia" w:cstheme="minorBidi"/>
            <w:noProof/>
            <w:kern w:val="2"/>
            <w14:ligatures w14:val="standardContextual"/>
          </w:rPr>
          <w:tab/>
        </w:r>
        <w:r w:rsidR="001443DC" w:rsidRPr="00C46BE1">
          <w:rPr>
            <w:rStyle w:val="Hipervnculo"/>
            <w:noProof/>
          </w:rPr>
          <w:t>Introducción</w:t>
        </w:r>
        <w:r w:rsidR="001443DC">
          <w:rPr>
            <w:noProof/>
            <w:webHidden/>
          </w:rPr>
          <w:tab/>
        </w:r>
        <w:r w:rsidR="001443DC">
          <w:rPr>
            <w:noProof/>
            <w:webHidden/>
          </w:rPr>
          <w:fldChar w:fldCharType="begin"/>
        </w:r>
        <w:r w:rsidR="001443DC">
          <w:rPr>
            <w:noProof/>
            <w:webHidden/>
          </w:rPr>
          <w:instrText xml:space="preserve"> PAGEREF _Toc166259985 \h </w:instrText>
        </w:r>
        <w:r w:rsidR="001443DC">
          <w:rPr>
            <w:noProof/>
            <w:webHidden/>
          </w:rPr>
        </w:r>
        <w:r w:rsidR="001443DC">
          <w:rPr>
            <w:noProof/>
            <w:webHidden/>
          </w:rPr>
          <w:fldChar w:fldCharType="separate"/>
        </w:r>
        <w:r w:rsidR="001443DC">
          <w:rPr>
            <w:noProof/>
            <w:webHidden/>
          </w:rPr>
          <w:t>1</w:t>
        </w:r>
        <w:r w:rsidR="001443DC">
          <w:rPr>
            <w:noProof/>
            <w:webHidden/>
          </w:rPr>
          <w:fldChar w:fldCharType="end"/>
        </w:r>
      </w:hyperlink>
    </w:p>
    <w:p w14:paraId="5315BB9E" w14:textId="6E8A88C4"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86" w:history="1">
        <w:r w:rsidR="001443DC" w:rsidRPr="00C46BE1">
          <w:rPr>
            <w:rStyle w:val="Hipervnculo"/>
            <w:noProof/>
          </w:rPr>
          <w:t>1.1.</w:t>
        </w:r>
        <w:r w:rsidR="001443DC">
          <w:rPr>
            <w:rFonts w:eastAsiaTheme="minorEastAsia" w:cstheme="minorBidi"/>
            <w:noProof/>
            <w:kern w:val="2"/>
            <w14:ligatures w14:val="standardContextual"/>
          </w:rPr>
          <w:tab/>
        </w:r>
        <w:r w:rsidR="001443DC" w:rsidRPr="00C46BE1">
          <w:rPr>
            <w:rStyle w:val="Hipervnculo"/>
            <w:noProof/>
          </w:rPr>
          <w:t>Motivación</w:t>
        </w:r>
        <w:r w:rsidR="001443DC">
          <w:rPr>
            <w:noProof/>
            <w:webHidden/>
          </w:rPr>
          <w:tab/>
        </w:r>
        <w:r w:rsidR="001443DC">
          <w:rPr>
            <w:noProof/>
            <w:webHidden/>
          </w:rPr>
          <w:fldChar w:fldCharType="begin"/>
        </w:r>
        <w:r w:rsidR="001443DC">
          <w:rPr>
            <w:noProof/>
            <w:webHidden/>
          </w:rPr>
          <w:instrText xml:space="preserve"> PAGEREF _Toc166259986 \h </w:instrText>
        </w:r>
        <w:r w:rsidR="001443DC">
          <w:rPr>
            <w:noProof/>
            <w:webHidden/>
          </w:rPr>
        </w:r>
        <w:r w:rsidR="001443DC">
          <w:rPr>
            <w:noProof/>
            <w:webHidden/>
          </w:rPr>
          <w:fldChar w:fldCharType="separate"/>
        </w:r>
        <w:r w:rsidR="001443DC">
          <w:rPr>
            <w:noProof/>
            <w:webHidden/>
          </w:rPr>
          <w:t>2</w:t>
        </w:r>
        <w:r w:rsidR="001443DC">
          <w:rPr>
            <w:noProof/>
            <w:webHidden/>
          </w:rPr>
          <w:fldChar w:fldCharType="end"/>
        </w:r>
      </w:hyperlink>
    </w:p>
    <w:p w14:paraId="03CB793D" w14:textId="2EB61F8E"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87" w:history="1">
        <w:r w:rsidR="001443DC" w:rsidRPr="00C46BE1">
          <w:rPr>
            <w:rStyle w:val="Hipervnculo"/>
            <w:noProof/>
          </w:rPr>
          <w:t>1.2.</w:t>
        </w:r>
        <w:r w:rsidR="001443DC">
          <w:rPr>
            <w:rFonts w:eastAsiaTheme="minorEastAsia" w:cstheme="minorBidi"/>
            <w:noProof/>
            <w:kern w:val="2"/>
            <w14:ligatures w14:val="standardContextual"/>
          </w:rPr>
          <w:tab/>
        </w:r>
        <w:r w:rsidR="001443DC" w:rsidRPr="00C46BE1">
          <w:rPr>
            <w:rStyle w:val="Hipervnculo"/>
            <w:noProof/>
          </w:rPr>
          <w:t>Planteamiento del trabajo</w:t>
        </w:r>
        <w:r w:rsidR="001443DC">
          <w:rPr>
            <w:noProof/>
            <w:webHidden/>
          </w:rPr>
          <w:tab/>
        </w:r>
        <w:r w:rsidR="001443DC">
          <w:rPr>
            <w:noProof/>
            <w:webHidden/>
          </w:rPr>
          <w:fldChar w:fldCharType="begin"/>
        </w:r>
        <w:r w:rsidR="001443DC">
          <w:rPr>
            <w:noProof/>
            <w:webHidden/>
          </w:rPr>
          <w:instrText xml:space="preserve"> PAGEREF _Toc166259987 \h </w:instrText>
        </w:r>
        <w:r w:rsidR="001443DC">
          <w:rPr>
            <w:noProof/>
            <w:webHidden/>
          </w:rPr>
        </w:r>
        <w:r w:rsidR="001443DC">
          <w:rPr>
            <w:noProof/>
            <w:webHidden/>
          </w:rPr>
          <w:fldChar w:fldCharType="separate"/>
        </w:r>
        <w:r w:rsidR="001443DC">
          <w:rPr>
            <w:noProof/>
            <w:webHidden/>
          </w:rPr>
          <w:t>3</w:t>
        </w:r>
        <w:r w:rsidR="001443DC">
          <w:rPr>
            <w:noProof/>
            <w:webHidden/>
          </w:rPr>
          <w:fldChar w:fldCharType="end"/>
        </w:r>
      </w:hyperlink>
    </w:p>
    <w:p w14:paraId="2FF6CEA9" w14:textId="67D7C5EA"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88" w:history="1">
        <w:r w:rsidR="001443DC" w:rsidRPr="00C46BE1">
          <w:rPr>
            <w:rStyle w:val="Hipervnculo"/>
            <w:noProof/>
          </w:rPr>
          <w:t>1.3.</w:t>
        </w:r>
        <w:r w:rsidR="001443DC">
          <w:rPr>
            <w:rFonts w:eastAsiaTheme="minorEastAsia" w:cstheme="minorBidi"/>
            <w:noProof/>
            <w:kern w:val="2"/>
            <w14:ligatures w14:val="standardContextual"/>
          </w:rPr>
          <w:tab/>
        </w:r>
        <w:r w:rsidR="001443DC" w:rsidRPr="00C46BE1">
          <w:rPr>
            <w:rStyle w:val="Hipervnculo"/>
            <w:noProof/>
          </w:rPr>
          <w:t>Estructura del trabajo</w:t>
        </w:r>
        <w:r w:rsidR="001443DC">
          <w:rPr>
            <w:noProof/>
            <w:webHidden/>
          </w:rPr>
          <w:tab/>
        </w:r>
        <w:r w:rsidR="001443DC">
          <w:rPr>
            <w:noProof/>
            <w:webHidden/>
          </w:rPr>
          <w:fldChar w:fldCharType="begin"/>
        </w:r>
        <w:r w:rsidR="001443DC">
          <w:rPr>
            <w:noProof/>
            <w:webHidden/>
          </w:rPr>
          <w:instrText xml:space="preserve"> PAGEREF _Toc166259988 \h </w:instrText>
        </w:r>
        <w:r w:rsidR="001443DC">
          <w:rPr>
            <w:noProof/>
            <w:webHidden/>
          </w:rPr>
        </w:r>
        <w:r w:rsidR="001443DC">
          <w:rPr>
            <w:noProof/>
            <w:webHidden/>
          </w:rPr>
          <w:fldChar w:fldCharType="separate"/>
        </w:r>
        <w:r w:rsidR="001443DC">
          <w:rPr>
            <w:noProof/>
            <w:webHidden/>
          </w:rPr>
          <w:t>4</w:t>
        </w:r>
        <w:r w:rsidR="001443DC">
          <w:rPr>
            <w:noProof/>
            <w:webHidden/>
          </w:rPr>
          <w:fldChar w:fldCharType="end"/>
        </w:r>
      </w:hyperlink>
    </w:p>
    <w:p w14:paraId="2A62F766" w14:textId="24E4BA8F"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59989" w:history="1">
        <w:r w:rsidR="001443DC" w:rsidRPr="00C46BE1">
          <w:rPr>
            <w:rStyle w:val="Hipervnculo"/>
            <w:noProof/>
          </w:rPr>
          <w:t>2.</w:t>
        </w:r>
        <w:r w:rsidR="001443DC">
          <w:rPr>
            <w:rFonts w:eastAsiaTheme="minorEastAsia" w:cstheme="minorBidi"/>
            <w:noProof/>
            <w:kern w:val="2"/>
            <w14:ligatures w14:val="standardContextual"/>
          </w:rPr>
          <w:tab/>
        </w:r>
        <w:r w:rsidR="001443DC" w:rsidRPr="00C46BE1">
          <w:rPr>
            <w:rStyle w:val="Hipervnculo"/>
            <w:noProof/>
          </w:rPr>
          <w:t>Contexto y estado del arte</w:t>
        </w:r>
        <w:r w:rsidR="001443DC">
          <w:rPr>
            <w:noProof/>
            <w:webHidden/>
          </w:rPr>
          <w:tab/>
        </w:r>
        <w:r w:rsidR="001443DC">
          <w:rPr>
            <w:noProof/>
            <w:webHidden/>
          </w:rPr>
          <w:fldChar w:fldCharType="begin"/>
        </w:r>
        <w:r w:rsidR="001443DC">
          <w:rPr>
            <w:noProof/>
            <w:webHidden/>
          </w:rPr>
          <w:instrText xml:space="preserve"> PAGEREF _Toc166259989 \h </w:instrText>
        </w:r>
        <w:r w:rsidR="001443DC">
          <w:rPr>
            <w:noProof/>
            <w:webHidden/>
          </w:rPr>
        </w:r>
        <w:r w:rsidR="001443DC">
          <w:rPr>
            <w:noProof/>
            <w:webHidden/>
          </w:rPr>
          <w:fldChar w:fldCharType="separate"/>
        </w:r>
        <w:r w:rsidR="001443DC">
          <w:rPr>
            <w:noProof/>
            <w:webHidden/>
          </w:rPr>
          <w:t>5</w:t>
        </w:r>
        <w:r w:rsidR="001443DC">
          <w:rPr>
            <w:noProof/>
            <w:webHidden/>
          </w:rPr>
          <w:fldChar w:fldCharType="end"/>
        </w:r>
      </w:hyperlink>
    </w:p>
    <w:p w14:paraId="31B9BAE7" w14:textId="1B1EAA0E"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90" w:history="1">
        <w:r w:rsidR="001443DC" w:rsidRPr="00C46BE1">
          <w:rPr>
            <w:rStyle w:val="Hipervnculo"/>
            <w:noProof/>
          </w:rPr>
          <w:t>2.1.</w:t>
        </w:r>
        <w:r w:rsidR="001443DC">
          <w:rPr>
            <w:rFonts w:eastAsiaTheme="minorEastAsia" w:cstheme="minorBidi"/>
            <w:noProof/>
            <w:kern w:val="2"/>
            <w14:ligatures w14:val="standardContextual"/>
          </w:rPr>
          <w:tab/>
        </w:r>
        <w:r w:rsidR="001443DC" w:rsidRPr="00C46BE1">
          <w:rPr>
            <w:rStyle w:val="Hipervnculo"/>
            <w:noProof/>
          </w:rPr>
          <w:t>Contexto del problema</w:t>
        </w:r>
        <w:r w:rsidR="001443DC">
          <w:rPr>
            <w:noProof/>
            <w:webHidden/>
          </w:rPr>
          <w:tab/>
        </w:r>
        <w:r w:rsidR="001443DC">
          <w:rPr>
            <w:noProof/>
            <w:webHidden/>
          </w:rPr>
          <w:fldChar w:fldCharType="begin"/>
        </w:r>
        <w:r w:rsidR="001443DC">
          <w:rPr>
            <w:noProof/>
            <w:webHidden/>
          </w:rPr>
          <w:instrText xml:space="preserve"> PAGEREF _Toc166259990 \h </w:instrText>
        </w:r>
        <w:r w:rsidR="001443DC">
          <w:rPr>
            <w:noProof/>
            <w:webHidden/>
          </w:rPr>
        </w:r>
        <w:r w:rsidR="001443DC">
          <w:rPr>
            <w:noProof/>
            <w:webHidden/>
          </w:rPr>
          <w:fldChar w:fldCharType="separate"/>
        </w:r>
        <w:r w:rsidR="001443DC">
          <w:rPr>
            <w:noProof/>
            <w:webHidden/>
          </w:rPr>
          <w:t>5</w:t>
        </w:r>
        <w:r w:rsidR="001443DC">
          <w:rPr>
            <w:noProof/>
            <w:webHidden/>
          </w:rPr>
          <w:fldChar w:fldCharType="end"/>
        </w:r>
      </w:hyperlink>
    </w:p>
    <w:p w14:paraId="3D440842" w14:textId="36BEDFBC"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91" w:history="1">
        <w:r w:rsidR="001443DC" w:rsidRPr="00C46BE1">
          <w:rPr>
            <w:rStyle w:val="Hipervnculo"/>
            <w:noProof/>
          </w:rPr>
          <w:t>2.2.</w:t>
        </w:r>
        <w:r w:rsidR="001443DC">
          <w:rPr>
            <w:rFonts w:eastAsiaTheme="minorEastAsia" w:cstheme="minorBidi"/>
            <w:noProof/>
            <w:kern w:val="2"/>
            <w14:ligatures w14:val="standardContextual"/>
          </w:rPr>
          <w:tab/>
        </w:r>
        <w:r w:rsidR="001443DC" w:rsidRPr="00C46BE1">
          <w:rPr>
            <w:rStyle w:val="Hipervnculo"/>
            <w:noProof/>
          </w:rPr>
          <w:t>Estado del arte</w:t>
        </w:r>
        <w:r w:rsidR="001443DC">
          <w:rPr>
            <w:noProof/>
            <w:webHidden/>
          </w:rPr>
          <w:tab/>
        </w:r>
        <w:r w:rsidR="001443DC">
          <w:rPr>
            <w:noProof/>
            <w:webHidden/>
          </w:rPr>
          <w:fldChar w:fldCharType="begin"/>
        </w:r>
        <w:r w:rsidR="001443DC">
          <w:rPr>
            <w:noProof/>
            <w:webHidden/>
          </w:rPr>
          <w:instrText xml:space="preserve"> PAGEREF _Toc166259991 \h </w:instrText>
        </w:r>
        <w:r w:rsidR="001443DC">
          <w:rPr>
            <w:noProof/>
            <w:webHidden/>
          </w:rPr>
        </w:r>
        <w:r w:rsidR="001443DC">
          <w:rPr>
            <w:noProof/>
            <w:webHidden/>
          </w:rPr>
          <w:fldChar w:fldCharType="separate"/>
        </w:r>
        <w:r w:rsidR="001443DC">
          <w:rPr>
            <w:noProof/>
            <w:webHidden/>
          </w:rPr>
          <w:t>6</w:t>
        </w:r>
        <w:r w:rsidR="001443DC">
          <w:rPr>
            <w:noProof/>
            <w:webHidden/>
          </w:rPr>
          <w:fldChar w:fldCharType="end"/>
        </w:r>
      </w:hyperlink>
    </w:p>
    <w:p w14:paraId="75FDABBB" w14:textId="058CD2B7"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2" w:history="1">
        <w:r w:rsidR="001443DC" w:rsidRPr="00C46BE1">
          <w:rPr>
            <w:rStyle w:val="Hipervnculo"/>
            <w:noProof/>
          </w:rPr>
          <w:t>2.2.1.</w:t>
        </w:r>
        <w:r w:rsidR="001443DC">
          <w:rPr>
            <w:rFonts w:eastAsiaTheme="minorEastAsia" w:cstheme="minorBidi"/>
            <w:noProof/>
            <w:kern w:val="2"/>
            <w14:ligatures w14:val="standardContextual"/>
          </w:rPr>
          <w:tab/>
        </w:r>
        <w:r w:rsidR="001443DC" w:rsidRPr="00C46BE1">
          <w:rPr>
            <w:rStyle w:val="Hipervnculo"/>
            <w:noProof/>
          </w:rPr>
          <w:t>MeteoRuta</w:t>
        </w:r>
        <w:r w:rsidR="001443DC">
          <w:rPr>
            <w:noProof/>
            <w:webHidden/>
          </w:rPr>
          <w:tab/>
        </w:r>
        <w:r w:rsidR="001443DC">
          <w:rPr>
            <w:noProof/>
            <w:webHidden/>
          </w:rPr>
          <w:fldChar w:fldCharType="begin"/>
        </w:r>
        <w:r w:rsidR="001443DC">
          <w:rPr>
            <w:noProof/>
            <w:webHidden/>
          </w:rPr>
          <w:instrText xml:space="preserve"> PAGEREF _Toc166259992 \h </w:instrText>
        </w:r>
        <w:r w:rsidR="001443DC">
          <w:rPr>
            <w:noProof/>
            <w:webHidden/>
          </w:rPr>
        </w:r>
        <w:r w:rsidR="001443DC">
          <w:rPr>
            <w:noProof/>
            <w:webHidden/>
          </w:rPr>
          <w:fldChar w:fldCharType="separate"/>
        </w:r>
        <w:r w:rsidR="001443DC">
          <w:rPr>
            <w:noProof/>
            <w:webHidden/>
          </w:rPr>
          <w:t>6</w:t>
        </w:r>
        <w:r w:rsidR="001443DC">
          <w:rPr>
            <w:noProof/>
            <w:webHidden/>
          </w:rPr>
          <w:fldChar w:fldCharType="end"/>
        </w:r>
      </w:hyperlink>
    </w:p>
    <w:p w14:paraId="1FB22A62" w14:textId="055295FC"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3" w:history="1">
        <w:r w:rsidR="001443DC" w:rsidRPr="00C46BE1">
          <w:rPr>
            <w:rStyle w:val="Hipervnculo"/>
            <w:noProof/>
          </w:rPr>
          <w:t>2.2.2.</w:t>
        </w:r>
        <w:r w:rsidR="001443DC">
          <w:rPr>
            <w:rFonts w:eastAsiaTheme="minorEastAsia" w:cstheme="minorBidi"/>
            <w:noProof/>
            <w:kern w:val="2"/>
            <w14:ligatures w14:val="standardContextual"/>
          </w:rPr>
          <w:tab/>
        </w:r>
        <w:r w:rsidR="001443DC" w:rsidRPr="00C46BE1">
          <w:rPr>
            <w:rStyle w:val="Hipervnculo"/>
            <w:noProof/>
          </w:rPr>
          <w:t>Comobity</w:t>
        </w:r>
        <w:r w:rsidR="001443DC">
          <w:rPr>
            <w:noProof/>
            <w:webHidden/>
          </w:rPr>
          <w:tab/>
        </w:r>
        <w:r w:rsidR="001443DC">
          <w:rPr>
            <w:noProof/>
            <w:webHidden/>
          </w:rPr>
          <w:fldChar w:fldCharType="begin"/>
        </w:r>
        <w:r w:rsidR="001443DC">
          <w:rPr>
            <w:noProof/>
            <w:webHidden/>
          </w:rPr>
          <w:instrText xml:space="preserve"> PAGEREF _Toc166259993 \h </w:instrText>
        </w:r>
        <w:r w:rsidR="001443DC">
          <w:rPr>
            <w:noProof/>
            <w:webHidden/>
          </w:rPr>
        </w:r>
        <w:r w:rsidR="001443DC">
          <w:rPr>
            <w:noProof/>
            <w:webHidden/>
          </w:rPr>
          <w:fldChar w:fldCharType="separate"/>
        </w:r>
        <w:r w:rsidR="001443DC">
          <w:rPr>
            <w:noProof/>
            <w:webHidden/>
          </w:rPr>
          <w:t>7</w:t>
        </w:r>
        <w:r w:rsidR="001443DC">
          <w:rPr>
            <w:noProof/>
            <w:webHidden/>
          </w:rPr>
          <w:fldChar w:fldCharType="end"/>
        </w:r>
      </w:hyperlink>
    </w:p>
    <w:p w14:paraId="1110B869" w14:textId="1110062D"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4" w:history="1">
        <w:r w:rsidR="001443DC" w:rsidRPr="00C46BE1">
          <w:rPr>
            <w:rStyle w:val="Hipervnculo"/>
            <w:noProof/>
          </w:rPr>
          <w:t>2.2.3.</w:t>
        </w:r>
        <w:r w:rsidR="001443DC">
          <w:rPr>
            <w:rFonts w:eastAsiaTheme="minorEastAsia" w:cstheme="minorBidi"/>
            <w:noProof/>
            <w:kern w:val="2"/>
            <w14:ligatures w14:val="standardContextual"/>
          </w:rPr>
          <w:tab/>
        </w:r>
        <w:r w:rsidR="001443DC" w:rsidRPr="00C46BE1">
          <w:rPr>
            <w:rStyle w:val="Hipervnculo"/>
            <w:noProof/>
          </w:rPr>
          <w:t>TuTiempo.net</w:t>
        </w:r>
        <w:r w:rsidR="001443DC">
          <w:rPr>
            <w:noProof/>
            <w:webHidden/>
          </w:rPr>
          <w:tab/>
        </w:r>
        <w:r w:rsidR="001443DC">
          <w:rPr>
            <w:noProof/>
            <w:webHidden/>
          </w:rPr>
          <w:fldChar w:fldCharType="begin"/>
        </w:r>
        <w:r w:rsidR="001443DC">
          <w:rPr>
            <w:noProof/>
            <w:webHidden/>
          </w:rPr>
          <w:instrText xml:space="preserve"> PAGEREF _Toc166259994 \h </w:instrText>
        </w:r>
        <w:r w:rsidR="001443DC">
          <w:rPr>
            <w:noProof/>
            <w:webHidden/>
          </w:rPr>
        </w:r>
        <w:r w:rsidR="001443DC">
          <w:rPr>
            <w:noProof/>
            <w:webHidden/>
          </w:rPr>
          <w:fldChar w:fldCharType="separate"/>
        </w:r>
        <w:r w:rsidR="001443DC">
          <w:rPr>
            <w:noProof/>
            <w:webHidden/>
          </w:rPr>
          <w:t>8</w:t>
        </w:r>
        <w:r w:rsidR="001443DC">
          <w:rPr>
            <w:noProof/>
            <w:webHidden/>
          </w:rPr>
          <w:fldChar w:fldCharType="end"/>
        </w:r>
      </w:hyperlink>
    </w:p>
    <w:p w14:paraId="497F6092" w14:textId="79C8AC76"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5" w:history="1">
        <w:r w:rsidR="001443DC" w:rsidRPr="00C46BE1">
          <w:rPr>
            <w:rStyle w:val="Hipervnculo"/>
            <w:noProof/>
          </w:rPr>
          <w:t>2.2.4.</w:t>
        </w:r>
        <w:r w:rsidR="001443DC">
          <w:rPr>
            <w:rFonts w:eastAsiaTheme="minorEastAsia" w:cstheme="minorBidi"/>
            <w:noProof/>
            <w:kern w:val="2"/>
            <w14:ligatures w14:val="standardContextual"/>
          </w:rPr>
          <w:tab/>
        </w:r>
        <w:r w:rsidR="001443DC" w:rsidRPr="00C46BE1">
          <w:rPr>
            <w:rStyle w:val="Hipervnculo"/>
            <w:noProof/>
          </w:rPr>
          <w:t>Flare</w:t>
        </w:r>
        <w:r w:rsidR="001443DC">
          <w:rPr>
            <w:noProof/>
            <w:webHidden/>
          </w:rPr>
          <w:tab/>
        </w:r>
        <w:r w:rsidR="001443DC">
          <w:rPr>
            <w:noProof/>
            <w:webHidden/>
          </w:rPr>
          <w:fldChar w:fldCharType="begin"/>
        </w:r>
        <w:r w:rsidR="001443DC">
          <w:rPr>
            <w:noProof/>
            <w:webHidden/>
          </w:rPr>
          <w:instrText xml:space="preserve"> PAGEREF _Toc166259995 \h </w:instrText>
        </w:r>
        <w:r w:rsidR="001443DC">
          <w:rPr>
            <w:noProof/>
            <w:webHidden/>
          </w:rPr>
        </w:r>
        <w:r w:rsidR="001443DC">
          <w:rPr>
            <w:noProof/>
            <w:webHidden/>
          </w:rPr>
          <w:fldChar w:fldCharType="separate"/>
        </w:r>
        <w:r w:rsidR="001443DC">
          <w:rPr>
            <w:noProof/>
            <w:webHidden/>
          </w:rPr>
          <w:t>9</w:t>
        </w:r>
        <w:r w:rsidR="001443DC">
          <w:rPr>
            <w:noProof/>
            <w:webHidden/>
          </w:rPr>
          <w:fldChar w:fldCharType="end"/>
        </w:r>
      </w:hyperlink>
    </w:p>
    <w:p w14:paraId="36A8A55E" w14:textId="5367B670"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6" w:history="1">
        <w:r w:rsidR="001443DC" w:rsidRPr="00C46BE1">
          <w:rPr>
            <w:rStyle w:val="Hipervnculo"/>
            <w:noProof/>
          </w:rPr>
          <w:t>2.2.5.</w:t>
        </w:r>
        <w:r w:rsidR="001443DC">
          <w:rPr>
            <w:rFonts w:eastAsiaTheme="minorEastAsia" w:cstheme="minorBidi"/>
            <w:noProof/>
            <w:kern w:val="2"/>
            <w14:ligatures w14:val="standardContextual"/>
          </w:rPr>
          <w:tab/>
        </w:r>
        <w:r w:rsidR="001443DC" w:rsidRPr="00C46BE1">
          <w:rPr>
            <w:rStyle w:val="Hipervnculo"/>
            <w:noProof/>
          </w:rPr>
          <w:t>Estudio de tecnologías a utilizar</w:t>
        </w:r>
        <w:r w:rsidR="001443DC">
          <w:rPr>
            <w:noProof/>
            <w:webHidden/>
          </w:rPr>
          <w:tab/>
        </w:r>
        <w:r w:rsidR="001443DC">
          <w:rPr>
            <w:noProof/>
            <w:webHidden/>
          </w:rPr>
          <w:fldChar w:fldCharType="begin"/>
        </w:r>
        <w:r w:rsidR="001443DC">
          <w:rPr>
            <w:noProof/>
            <w:webHidden/>
          </w:rPr>
          <w:instrText xml:space="preserve"> PAGEREF _Toc166259996 \h </w:instrText>
        </w:r>
        <w:r w:rsidR="001443DC">
          <w:rPr>
            <w:noProof/>
            <w:webHidden/>
          </w:rPr>
        </w:r>
        <w:r w:rsidR="001443DC">
          <w:rPr>
            <w:noProof/>
            <w:webHidden/>
          </w:rPr>
          <w:fldChar w:fldCharType="separate"/>
        </w:r>
        <w:r w:rsidR="001443DC">
          <w:rPr>
            <w:noProof/>
            <w:webHidden/>
          </w:rPr>
          <w:t>10</w:t>
        </w:r>
        <w:r w:rsidR="001443DC">
          <w:rPr>
            <w:noProof/>
            <w:webHidden/>
          </w:rPr>
          <w:fldChar w:fldCharType="end"/>
        </w:r>
      </w:hyperlink>
    </w:p>
    <w:p w14:paraId="7EDCE94D" w14:textId="6C9335A6"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59997" w:history="1">
        <w:r w:rsidR="001443DC" w:rsidRPr="00C46BE1">
          <w:rPr>
            <w:rStyle w:val="Hipervnculo"/>
            <w:noProof/>
          </w:rPr>
          <w:t>2.2.6.</w:t>
        </w:r>
        <w:r w:rsidR="001443DC">
          <w:rPr>
            <w:rFonts w:eastAsiaTheme="minorEastAsia" w:cstheme="minorBidi"/>
            <w:noProof/>
            <w:kern w:val="2"/>
            <w14:ligatures w14:val="standardContextual"/>
          </w:rPr>
          <w:tab/>
        </w:r>
        <w:r w:rsidR="001443DC" w:rsidRPr="00C46BE1">
          <w:rPr>
            <w:rStyle w:val="Hipervnculo"/>
            <w:noProof/>
          </w:rPr>
          <w:t>Áreas de investigación emergentes</w:t>
        </w:r>
        <w:r w:rsidR="001443DC">
          <w:rPr>
            <w:noProof/>
            <w:webHidden/>
          </w:rPr>
          <w:tab/>
        </w:r>
        <w:r w:rsidR="001443DC">
          <w:rPr>
            <w:noProof/>
            <w:webHidden/>
          </w:rPr>
          <w:fldChar w:fldCharType="begin"/>
        </w:r>
        <w:r w:rsidR="001443DC">
          <w:rPr>
            <w:noProof/>
            <w:webHidden/>
          </w:rPr>
          <w:instrText xml:space="preserve"> PAGEREF _Toc166259997 \h </w:instrText>
        </w:r>
        <w:r w:rsidR="001443DC">
          <w:rPr>
            <w:noProof/>
            <w:webHidden/>
          </w:rPr>
        </w:r>
        <w:r w:rsidR="001443DC">
          <w:rPr>
            <w:noProof/>
            <w:webHidden/>
          </w:rPr>
          <w:fldChar w:fldCharType="separate"/>
        </w:r>
        <w:r w:rsidR="001443DC">
          <w:rPr>
            <w:noProof/>
            <w:webHidden/>
          </w:rPr>
          <w:t>10</w:t>
        </w:r>
        <w:r w:rsidR="001443DC">
          <w:rPr>
            <w:noProof/>
            <w:webHidden/>
          </w:rPr>
          <w:fldChar w:fldCharType="end"/>
        </w:r>
      </w:hyperlink>
    </w:p>
    <w:p w14:paraId="7BEF2D39" w14:textId="01BB9B8B"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59998" w:history="1">
        <w:r w:rsidR="001443DC" w:rsidRPr="00C46BE1">
          <w:rPr>
            <w:rStyle w:val="Hipervnculo"/>
            <w:noProof/>
          </w:rPr>
          <w:t>2.3.</w:t>
        </w:r>
        <w:r w:rsidR="001443DC">
          <w:rPr>
            <w:rFonts w:eastAsiaTheme="minorEastAsia" w:cstheme="minorBidi"/>
            <w:noProof/>
            <w:kern w:val="2"/>
            <w14:ligatures w14:val="standardContextual"/>
          </w:rPr>
          <w:tab/>
        </w:r>
        <w:r w:rsidR="001443DC" w:rsidRPr="00C46BE1">
          <w:rPr>
            <w:rStyle w:val="Hipervnculo"/>
            <w:noProof/>
          </w:rPr>
          <w:t>Conclusiones</w:t>
        </w:r>
        <w:r w:rsidR="001443DC">
          <w:rPr>
            <w:noProof/>
            <w:webHidden/>
          </w:rPr>
          <w:tab/>
        </w:r>
        <w:r w:rsidR="001443DC">
          <w:rPr>
            <w:noProof/>
            <w:webHidden/>
          </w:rPr>
          <w:fldChar w:fldCharType="begin"/>
        </w:r>
        <w:r w:rsidR="001443DC">
          <w:rPr>
            <w:noProof/>
            <w:webHidden/>
          </w:rPr>
          <w:instrText xml:space="preserve"> PAGEREF _Toc166259998 \h </w:instrText>
        </w:r>
        <w:r w:rsidR="001443DC">
          <w:rPr>
            <w:noProof/>
            <w:webHidden/>
          </w:rPr>
        </w:r>
        <w:r w:rsidR="001443DC">
          <w:rPr>
            <w:noProof/>
            <w:webHidden/>
          </w:rPr>
          <w:fldChar w:fldCharType="separate"/>
        </w:r>
        <w:r w:rsidR="001443DC">
          <w:rPr>
            <w:noProof/>
            <w:webHidden/>
          </w:rPr>
          <w:t>10</w:t>
        </w:r>
        <w:r w:rsidR="001443DC">
          <w:rPr>
            <w:noProof/>
            <w:webHidden/>
          </w:rPr>
          <w:fldChar w:fldCharType="end"/>
        </w:r>
      </w:hyperlink>
    </w:p>
    <w:p w14:paraId="21A6E676" w14:textId="346E52AA"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59999" w:history="1">
        <w:r w:rsidR="001443DC" w:rsidRPr="00C46BE1">
          <w:rPr>
            <w:rStyle w:val="Hipervnculo"/>
            <w:noProof/>
          </w:rPr>
          <w:t>3.</w:t>
        </w:r>
        <w:r w:rsidR="001443DC">
          <w:rPr>
            <w:rFonts w:eastAsiaTheme="minorEastAsia" w:cstheme="minorBidi"/>
            <w:noProof/>
            <w:kern w:val="2"/>
            <w14:ligatures w14:val="standardContextual"/>
          </w:rPr>
          <w:tab/>
        </w:r>
        <w:r w:rsidR="001443DC" w:rsidRPr="00C46BE1">
          <w:rPr>
            <w:rStyle w:val="Hipervnculo"/>
            <w:noProof/>
          </w:rPr>
          <w:t>Objetivos concretos y alcance</w:t>
        </w:r>
        <w:r w:rsidR="001443DC">
          <w:rPr>
            <w:noProof/>
            <w:webHidden/>
          </w:rPr>
          <w:tab/>
        </w:r>
        <w:r w:rsidR="001443DC">
          <w:rPr>
            <w:noProof/>
            <w:webHidden/>
          </w:rPr>
          <w:fldChar w:fldCharType="begin"/>
        </w:r>
        <w:r w:rsidR="001443DC">
          <w:rPr>
            <w:noProof/>
            <w:webHidden/>
          </w:rPr>
          <w:instrText xml:space="preserve"> PAGEREF _Toc166259999 \h </w:instrText>
        </w:r>
        <w:r w:rsidR="001443DC">
          <w:rPr>
            <w:noProof/>
            <w:webHidden/>
          </w:rPr>
        </w:r>
        <w:r w:rsidR="001443DC">
          <w:rPr>
            <w:noProof/>
            <w:webHidden/>
          </w:rPr>
          <w:fldChar w:fldCharType="separate"/>
        </w:r>
        <w:r w:rsidR="001443DC">
          <w:rPr>
            <w:noProof/>
            <w:webHidden/>
          </w:rPr>
          <w:t>11</w:t>
        </w:r>
        <w:r w:rsidR="001443DC">
          <w:rPr>
            <w:noProof/>
            <w:webHidden/>
          </w:rPr>
          <w:fldChar w:fldCharType="end"/>
        </w:r>
      </w:hyperlink>
    </w:p>
    <w:p w14:paraId="1AE3EEFF" w14:textId="4E67BA60"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0" w:history="1">
        <w:r w:rsidR="001443DC" w:rsidRPr="00C46BE1">
          <w:rPr>
            <w:rStyle w:val="Hipervnculo"/>
            <w:noProof/>
          </w:rPr>
          <w:t>3.1.</w:t>
        </w:r>
        <w:r w:rsidR="001443DC">
          <w:rPr>
            <w:rFonts w:eastAsiaTheme="minorEastAsia" w:cstheme="minorBidi"/>
            <w:noProof/>
            <w:kern w:val="2"/>
            <w14:ligatures w14:val="standardContextual"/>
          </w:rPr>
          <w:tab/>
        </w:r>
        <w:r w:rsidR="001443DC" w:rsidRPr="00C46BE1">
          <w:rPr>
            <w:rStyle w:val="Hipervnculo"/>
            <w:noProof/>
          </w:rPr>
          <w:t>Objetivo general</w:t>
        </w:r>
        <w:r w:rsidR="001443DC">
          <w:rPr>
            <w:noProof/>
            <w:webHidden/>
          </w:rPr>
          <w:tab/>
        </w:r>
        <w:r w:rsidR="001443DC">
          <w:rPr>
            <w:noProof/>
            <w:webHidden/>
          </w:rPr>
          <w:fldChar w:fldCharType="begin"/>
        </w:r>
        <w:r w:rsidR="001443DC">
          <w:rPr>
            <w:noProof/>
            <w:webHidden/>
          </w:rPr>
          <w:instrText xml:space="preserve"> PAGEREF _Toc166260000 \h </w:instrText>
        </w:r>
        <w:r w:rsidR="001443DC">
          <w:rPr>
            <w:noProof/>
            <w:webHidden/>
          </w:rPr>
        </w:r>
        <w:r w:rsidR="001443DC">
          <w:rPr>
            <w:noProof/>
            <w:webHidden/>
          </w:rPr>
          <w:fldChar w:fldCharType="separate"/>
        </w:r>
        <w:r w:rsidR="001443DC">
          <w:rPr>
            <w:noProof/>
            <w:webHidden/>
          </w:rPr>
          <w:t>11</w:t>
        </w:r>
        <w:r w:rsidR="001443DC">
          <w:rPr>
            <w:noProof/>
            <w:webHidden/>
          </w:rPr>
          <w:fldChar w:fldCharType="end"/>
        </w:r>
      </w:hyperlink>
    </w:p>
    <w:p w14:paraId="355473F8" w14:textId="305AF345"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1" w:history="1">
        <w:r w:rsidR="001443DC" w:rsidRPr="00C46BE1">
          <w:rPr>
            <w:rStyle w:val="Hipervnculo"/>
            <w:noProof/>
          </w:rPr>
          <w:t>3.2.</w:t>
        </w:r>
        <w:r w:rsidR="001443DC">
          <w:rPr>
            <w:rFonts w:eastAsiaTheme="minorEastAsia" w:cstheme="minorBidi"/>
            <w:noProof/>
            <w:kern w:val="2"/>
            <w14:ligatures w14:val="standardContextual"/>
          </w:rPr>
          <w:tab/>
        </w:r>
        <w:r w:rsidR="001443DC" w:rsidRPr="00C46BE1">
          <w:rPr>
            <w:rStyle w:val="Hipervnculo"/>
            <w:noProof/>
          </w:rPr>
          <w:t>Objetivos específicos</w:t>
        </w:r>
        <w:r w:rsidR="001443DC">
          <w:rPr>
            <w:noProof/>
            <w:webHidden/>
          </w:rPr>
          <w:tab/>
        </w:r>
        <w:r w:rsidR="001443DC">
          <w:rPr>
            <w:noProof/>
            <w:webHidden/>
          </w:rPr>
          <w:fldChar w:fldCharType="begin"/>
        </w:r>
        <w:r w:rsidR="001443DC">
          <w:rPr>
            <w:noProof/>
            <w:webHidden/>
          </w:rPr>
          <w:instrText xml:space="preserve"> PAGEREF _Toc166260001 \h </w:instrText>
        </w:r>
        <w:r w:rsidR="001443DC">
          <w:rPr>
            <w:noProof/>
            <w:webHidden/>
          </w:rPr>
        </w:r>
        <w:r w:rsidR="001443DC">
          <w:rPr>
            <w:noProof/>
            <w:webHidden/>
          </w:rPr>
          <w:fldChar w:fldCharType="separate"/>
        </w:r>
        <w:r w:rsidR="001443DC">
          <w:rPr>
            <w:noProof/>
            <w:webHidden/>
          </w:rPr>
          <w:t>11</w:t>
        </w:r>
        <w:r w:rsidR="001443DC">
          <w:rPr>
            <w:noProof/>
            <w:webHidden/>
          </w:rPr>
          <w:fldChar w:fldCharType="end"/>
        </w:r>
      </w:hyperlink>
    </w:p>
    <w:p w14:paraId="03F1C7F1" w14:textId="72166194"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2" w:history="1">
        <w:r w:rsidR="001443DC" w:rsidRPr="00C46BE1">
          <w:rPr>
            <w:rStyle w:val="Hipervnculo"/>
            <w:noProof/>
          </w:rPr>
          <w:t>3.3.</w:t>
        </w:r>
        <w:r w:rsidR="001443DC">
          <w:rPr>
            <w:rFonts w:eastAsiaTheme="minorEastAsia" w:cstheme="minorBidi"/>
            <w:noProof/>
            <w:kern w:val="2"/>
            <w14:ligatures w14:val="standardContextual"/>
          </w:rPr>
          <w:tab/>
        </w:r>
        <w:r w:rsidR="001443DC" w:rsidRPr="00C46BE1">
          <w:rPr>
            <w:rStyle w:val="Hipervnculo"/>
            <w:noProof/>
          </w:rPr>
          <w:t>Alcance</w:t>
        </w:r>
        <w:r w:rsidR="001443DC">
          <w:rPr>
            <w:noProof/>
            <w:webHidden/>
          </w:rPr>
          <w:tab/>
        </w:r>
        <w:r w:rsidR="001443DC">
          <w:rPr>
            <w:noProof/>
            <w:webHidden/>
          </w:rPr>
          <w:fldChar w:fldCharType="begin"/>
        </w:r>
        <w:r w:rsidR="001443DC">
          <w:rPr>
            <w:noProof/>
            <w:webHidden/>
          </w:rPr>
          <w:instrText xml:space="preserve"> PAGEREF _Toc166260002 \h </w:instrText>
        </w:r>
        <w:r w:rsidR="001443DC">
          <w:rPr>
            <w:noProof/>
            <w:webHidden/>
          </w:rPr>
        </w:r>
        <w:r w:rsidR="001443DC">
          <w:rPr>
            <w:noProof/>
            <w:webHidden/>
          </w:rPr>
          <w:fldChar w:fldCharType="separate"/>
        </w:r>
        <w:r w:rsidR="001443DC">
          <w:rPr>
            <w:noProof/>
            <w:webHidden/>
          </w:rPr>
          <w:t>12</w:t>
        </w:r>
        <w:r w:rsidR="001443DC">
          <w:rPr>
            <w:noProof/>
            <w:webHidden/>
          </w:rPr>
          <w:fldChar w:fldCharType="end"/>
        </w:r>
      </w:hyperlink>
    </w:p>
    <w:p w14:paraId="6D9009AB" w14:textId="2C54A223"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03" w:history="1">
        <w:r w:rsidR="001443DC" w:rsidRPr="00C46BE1">
          <w:rPr>
            <w:rStyle w:val="Hipervnculo"/>
            <w:noProof/>
          </w:rPr>
          <w:t>4.</w:t>
        </w:r>
        <w:r w:rsidR="001443DC">
          <w:rPr>
            <w:rFonts w:eastAsiaTheme="minorEastAsia" w:cstheme="minorBidi"/>
            <w:noProof/>
            <w:kern w:val="2"/>
            <w14:ligatures w14:val="standardContextual"/>
          </w:rPr>
          <w:tab/>
        </w:r>
        <w:r w:rsidR="001443DC" w:rsidRPr="00C46BE1">
          <w:rPr>
            <w:rStyle w:val="Hipervnculo"/>
            <w:noProof/>
          </w:rPr>
          <w:t>Metodología de trabajo</w:t>
        </w:r>
        <w:r w:rsidR="001443DC">
          <w:rPr>
            <w:noProof/>
            <w:webHidden/>
          </w:rPr>
          <w:tab/>
        </w:r>
        <w:r w:rsidR="001443DC">
          <w:rPr>
            <w:noProof/>
            <w:webHidden/>
          </w:rPr>
          <w:fldChar w:fldCharType="begin"/>
        </w:r>
        <w:r w:rsidR="001443DC">
          <w:rPr>
            <w:noProof/>
            <w:webHidden/>
          </w:rPr>
          <w:instrText xml:space="preserve"> PAGEREF _Toc166260003 \h </w:instrText>
        </w:r>
        <w:r w:rsidR="001443DC">
          <w:rPr>
            <w:noProof/>
            <w:webHidden/>
          </w:rPr>
        </w:r>
        <w:r w:rsidR="001443DC">
          <w:rPr>
            <w:noProof/>
            <w:webHidden/>
          </w:rPr>
          <w:fldChar w:fldCharType="separate"/>
        </w:r>
        <w:r w:rsidR="001443DC">
          <w:rPr>
            <w:noProof/>
            <w:webHidden/>
          </w:rPr>
          <w:t>13</w:t>
        </w:r>
        <w:r w:rsidR="001443DC">
          <w:rPr>
            <w:noProof/>
            <w:webHidden/>
          </w:rPr>
          <w:fldChar w:fldCharType="end"/>
        </w:r>
      </w:hyperlink>
    </w:p>
    <w:p w14:paraId="49CFC9E6" w14:textId="1346BAC6"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04" w:history="1">
        <w:r w:rsidR="001443DC" w:rsidRPr="00C46BE1">
          <w:rPr>
            <w:rStyle w:val="Hipervnculo"/>
            <w:noProof/>
          </w:rPr>
          <w:t>5.</w:t>
        </w:r>
        <w:r w:rsidR="001443DC">
          <w:rPr>
            <w:rFonts w:eastAsiaTheme="minorEastAsia" w:cstheme="minorBidi"/>
            <w:noProof/>
            <w:kern w:val="2"/>
            <w14:ligatures w14:val="standardContextual"/>
          </w:rPr>
          <w:tab/>
        </w:r>
        <w:r w:rsidR="001443DC" w:rsidRPr="00C46BE1">
          <w:rPr>
            <w:rStyle w:val="Hipervnculo"/>
            <w:noProof/>
          </w:rPr>
          <w:t>Marco normativo (eliminar)</w:t>
        </w:r>
        <w:r w:rsidR="001443DC">
          <w:rPr>
            <w:noProof/>
            <w:webHidden/>
          </w:rPr>
          <w:tab/>
        </w:r>
        <w:r w:rsidR="001443DC">
          <w:rPr>
            <w:noProof/>
            <w:webHidden/>
          </w:rPr>
          <w:fldChar w:fldCharType="begin"/>
        </w:r>
        <w:r w:rsidR="001443DC">
          <w:rPr>
            <w:noProof/>
            <w:webHidden/>
          </w:rPr>
          <w:instrText xml:space="preserve"> PAGEREF _Toc166260004 \h </w:instrText>
        </w:r>
        <w:r w:rsidR="001443DC">
          <w:rPr>
            <w:noProof/>
            <w:webHidden/>
          </w:rPr>
        </w:r>
        <w:r w:rsidR="001443DC">
          <w:rPr>
            <w:noProof/>
            <w:webHidden/>
          </w:rPr>
          <w:fldChar w:fldCharType="separate"/>
        </w:r>
        <w:r w:rsidR="001443DC">
          <w:rPr>
            <w:noProof/>
            <w:webHidden/>
          </w:rPr>
          <w:t>14</w:t>
        </w:r>
        <w:r w:rsidR="001443DC">
          <w:rPr>
            <w:noProof/>
            <w:webHidden/>
          </w:rPr>
          <w:fldChar w:fldCharType="end"/>
        </w:r>
      </w:hyperlink>
    </w:p>
    <w:p w14:paraId="4381623C" w14:textId="7EC30A85"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05" w:history="1">
        <w:r w:rsidR="001443DC" w:rsidRPr="00C46BE1">
          <w:rPr>
            <w:rStyle w:val="Hipervnculo"/>
            <w:noProof/>
          </w:rPr>
          <w:t>6.</w:t>
        </w:r>
        <w:r w:rsidR="001443DC">
          <w:rPr>
            <w:rFonts w:eastAsiaTheme="minorEastAsia" w:cstheme="minorBidi"/>
            <w:noProof/>
            <w:kern w:val="2"/>
            <w14:ligatures w14:val="standardContextual"/>
          </w:rPr>
          <w:tab/>
        </w:r>
        <w:r w:rsidR="001443DC" w:rsidRPr="00C46BE1">
          <w:rPr>
            <w:rStyle w:val="Hipervnculo"/>
            <w:noProof/>
          </w:rPr>
          <w:t>Desarrollo específico de la contribución</w:t>
        </w:r>
        <w:r w:rsidR="001443DC">
          <w:rPr>
            <w:noProof/>
            <w:webHidden/>
          </w:rPr>
          <w:tab/>
        </w:r>
        <w:r w:rsidR="001443DC">
          <w:rPr>
            <w:noProof/>
            <w:webHidden/>
          </w:rPr>
          <w:fldChar w:fldCharType="begin"/>
        </w:r>
        <w:r w:rsidR="001443DC">
          <w:rPr>
            <w:noProof/>
            <w:webHidden/>
          </w:rPr>
          <w:instrText xml:space="preserve"> PAGEREF _Toc166260005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55A25DEE" w14:textId="380C400C"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6" w:history="1">
        <w:r w:rsidR="001443DC" w:rsidRPr="00C46BE1">
          <w:rPr>
            <w:rStyle w:val="Hipervnculo"/>
            <w:noProof/>
          </w:rPr>
          <w:t>6.1.</w:t>
        </w:r>
        <w:r w:rsidR="001443DC">
          <w:rPr>
            <w:rFonts w:eastAsiaTheme="minorEastAsia" w:cstheme="minorBidi"/>
            <w:noProof/>
            <w:kern w:val="2"/>
            <w14:ligatures w14:val="standardContextual"/>
          </w:rPr>
          <w:tab/>
        </w:r>
        <w:r w:rsidR="001443DC" w:rsidRPr="00C46BE1">
          <w:rPr>
            <w:rStyle w:val="Hipervnculo"/>
            <w:noProof/>
          </w:rPr>
          <w:t>Captura y procesamiento de datos</w:t>
        </w:r>
        <w:r w:rsidR="001443DC">
          <w:rPr>
            <w:noProof/>
            <w:webHidden/>
          </w:rPr>
          <w:tab/>
        </w:r>
        <w:r w:rsidR="001443DC">
          <w:rPr>
            <w:noProof/>
            <w:webHidden/>
          </w:rPr>
          <w:fldChar w:fldCharType="begin"/>
        </w:r>
        <w:r w:rsidR="001443DC">
          <w:rPr>
            <w:noProof/>
            <w:webHidden/>
          </w:rPr>
          <w:instrText xml:space="preserve"> PAGEREF _Toc166260006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50FA4DE6" w14:textId="7593E643"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7" w:history="1">
        <w:r w:rsidR="001443DC" w:rsidRPr="00C46BE1">
          <w:rPr>
            <w:rStyle w:val="Hipervnculo"/>
            <w:noProof/>
          </w:rPr>
          <w:t>6.2.</w:t>
        </w:r>
        <w:r w:rsidR="001443DC">
          <w:rPr>
            <w:rFonts w:eastAsiaTheme="minorEastAsia" w:cstheme="minorBidi"/>
            <w:noProof/>
            <w:kern w:val="2"/>
            <w14:ligatures w14:val="standardContextual"/>
          </w:rPr>
          <w:tab/>
        </w:r>
        <w:r w:rsidR="001443DC" w:rsidRPr="00C46BE1">
          <w:rPr>
            <w:rStyle w:val="Hipervnculo"/>
            <w:noProof/>
          </w:rPr>
          <w:t>Almacenamiento de datos</w:t>
        </w:r>
        <w:r w:rsidR="001443DC">
          <w:rPr>
            <w:noProof/>
            <w:webHidden/>
          </w:rPr>
          <w:tab/>
        </w:r>
        <w:r w:rsidR="001443DC">
          <w:rPr>
            <w:noProof/>
            <w:webHidden/>
          </w:rPr>
          <w:fldChar w:fldCharType="begin"/>
        </w:r>
        <w:r w:rsidR="001443DC">
          <w:rPr>
            <w:noProof/>
            <w:webHidden/>
          </w:rPr>
          <w:instrText xml:space="preserve"> PAGEREF _Toc166260007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2D8B539D" w14:textId="0ED1916A"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8" w:history="1">
        <w:r w:rsidR="001443DC" w:rsidRPr="00C46BE1">
          <w:rPr>
            <w:rStyle w:val="Hipervnculo"/>
            <w:noProof/>
          </w:rPr>
          <w:t>6.3.</w:t>
        </w:r>
        <w:r w:rsidR="001443DC">
          <w:rPr>
            <w:rFonts w:eastAsiaTheme="minorEastAsia" w:cstheme="minorBidi"/>
            <w:noProof/>
            <w:kern w:val="2"/>
            <w14:ligatures w14:val="standardContextual"/>
          </w:rPr>
          <w:tab/>
        </w:r>
        <w:r w:rsidR="001443DC" w:rsidRPr="00C46BE1">
          <w:rPr>
            <w:rStyle w:val="Hipervnculo"/>
            <w:noProof/>
          </w:rPr>
          <w:t>Limpieza de datos</w:t>
        </w:r>
        <w:r w:rsidR="001443DC">
          <w:rPr>
            <w:noProof/>
            <w:webHidden/>
          </w:rPr>
          <w:tab/>
        </w:r>
        <w:r w:rsidR="001443DC">
          <w:rPr>
            <w:noProof/>
            <w:webHidden/>
          </w:rPr>
          <w:fldChar w:fldCharType="begin"/>
        </w:r>
        <w:r w:rsidR="001443DC">
          <w:rPr>
            <w:noProof/>
            <w:webHidden/>
          </w:rPr>
          <w:instrText xml:space="preserve"> PAGEREF _Toc166260008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55136675" w14:textId="3A67EADE"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09" w:history="1">
        <w:r w:rsidR="001443DC" w:rsidRPr="00C46BE1">
          <w:rPr>
            <w:rStyle w:val="Hipervnculo"/>
            <w:noProof/>
          </w:rPr>
          <w:t>6.4.</w:t>
        </w:r>
        <w:r w:rsidR="001443DC">
          <w:rPr>
            <w:rFonts w:eastAsiaTheme="minorEastAsia" w:cstheme="minorBidi"/>
            <w:noProof/>
            <w:kern w:val="2"/>
            <w14:ligatures w14:val="standardContextual"/>
          </w:rPr>
          <w:tab/>
        </w:r>
        <w:r w:rsidR="001443DC" w:rsidRPr="00C46BE1">
          <w:rPr>
            <w:rStyle w:val="Hipervnculo"/>
            <w:noProof/>
          </w:rPr>
          <w:t>Análisis exploratorio de datos (EDA)</w:t>
        </w:r>
        <w:r w:rsidR="001443DC">
          <w:rPr>
            <w:noProof/>
            <w:webHidden/>
          </w:rPr>
          <w:tab/>
        </w:r>
        <w:r w:rsidR="001443DC">
          <w:rPr>
            <w:noProof/>
            <w:webHidden/>
          </w:rPr>
          <w:fldChar w:fldCharType="begin"/>
        </w:r>
        <w:r w:rsidR="001443DC">
          <w:rPr>
            <w:noProof/>
            <w:webHidden/>
          </w:rPr>
          <w:instrText xml:space="preserve"> PAGEREF _Toc166260009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644E67B9" w14:textId="7F6B4D96"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0" w:history="1">
        <w:r w:rsidR="001443DC" w:rsidRPr="00C46BE1">
          <w:rPr>
            <w:rStyle w:val="Hipervnculo"/>
            <w:noProof/>
          </w:rPr>
          <w:t>6.5.</w:t>
        </w:r>
        <w:r w:rsidR="001443DC">
          <w:rPr>
            <w:rFonts w:eastAsiaTheme="minorEastAsia" w:cstheme="minorBidi"/>
            <w:noProof/>
            <w:kern w:val="2"/>
            <w14:ligatures w14:val="standardContextual"/>
          </w:rPr>
          <w:tab/>
        </w:r>
        <w:r w:rsidR="001443DC" w:rsidRPr="00C46BE1">
          <w:rPr>
            <w:rStyle w:val="Hipervnculo"/>
            <w:noProof/>
          </w:rPr>
          <w:t>Análisis predictivo</w:t>
        </w:r>
        <w:r w:rsidR="001443DC">
          <w:rPr>
            <w:noProof/>
            <w:webHidden/>
          </w:rPr>
          <w:tab/>
        </w:r>
        <w:r w:rsidR="001443DC">
          <w:rPr>
            <w:noProof/>
            <w:webHidden/>
          </w:rPr>
          <w:fldChar w:fldCharType="begin"/>
        </w:r>
        <w:r w:rsidR="001443DC">
          <w:rPr>
            <w:noProof/>
            <w:webHidden/>
          </w:rPr>
          <w:instrText xml:space="preserve"> PAGEREF _Toc166260010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2EEE2084" w14:textId="4CBCC020"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1" w:history="1">
        <w:r w:rsidR="001443DC" w:rsidRPr="00C46BE1">
          <w:rPr>
            <w:rStyle w:val="Hipervnculo"/>
            <w:noProof/>
          </w:rPr>
          <w:t>6.6.</w:t>
        </w:r>
        <w:r w:rsidR="001443DC">
          <w:rPr>
            <w:rFonts w:eastAsiaTheme="minorEastAsia" w:cstheme="minorBidi"/>
            <w:noProof/>
            <w:kern w:val="2"/>
            <w14:ligatures w14:val="standardContextual"/>
          </w:rPr>
          <w:tab/>
        </w:r>
        <w:r w:rsidR="001443DC" w:rsidRPr="00C46BE1">
          <w:rPr>
            <w:rStyle w:val="Hipervnculo"/>
            <w:noProof/>
          </w:rPr>
          <w:t>Visualización de datos</w:t>
        </w:r>
        <w:r w:rsidR="001443DC">
          <w:rPr>
            <w:noProof/>
            <w:webHidden/>
          </w:rPr>
          <w:tab/>
        </w:r>
        <w:r w:rsidR="001443DC">
          <w:rPr>
            <w:noProof/>
            <w:webHidden/>
          </w:rPr>
          <w:fldChar w:fldCharType="begin"/>
        </w:r>
        <w:r w:rsidR="001443DC">
          <w:rPr>
            <w:noProof/>
            <w:webHidden/>
          </w:rPr>
          <w:instrText xml:space="preserve"> PAGEREF _Toc166260011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0062288C" w14:textId="5CED2E31" w:rsidR="001443DC" w:rsidRDefault="00000000">
      <w:pPr>
        <w:pStyle w:val="TDC3"/>
        <w:tabs>
          <w:tab w:val="left" w:pos="1440"/>
          <w:tab w:val="right" w:leader="dot" w:pos="9061"/>
        </w:tabs>
        <w:rPr>
          <w:rFonts w:eastAsiaTheme="minorEastAsia" w:cstheme="minorBidi"/>
          <w:noProof/>
          <w:kern w:val="2"/>
          <w14:ligatures w14:val="standardContextual"/>
        </w:rPr>
      </w:pPr>
      <w:hyperlink w:anchor="_Toc166260012" w:history="1">
        <w:r w:rsidR="001443DC" w:rsidRPr="00C46BE1">
          <w:rPr>
            <w:rStyle w:val="Hipervnculo"/>
            <w:noProof/>
          </w:rPr>
          <w:t>6.6.1.</w:t>
        </w:r>
        <w:r w:rsidR="001443DC">
          <w:rPr>
            <w:rFonts w:eastAsiaTheme="minorEastAsia" w:cstheme="minorBidi"/>
            <w:noProof/>
            <w:kern w:val="2"/>
            <w14:ligatures w14:val="standardContextual"/>
          </w:rPr>
          <w:tab/>
        </w:r>
        <w:r w:rsidR="001443DC" w:rsidRPr="00C46BE1">
          <w:rPr>
            <w:rStyle w:val="Hipervnculo"/>
            <w:noProof/>
          </w:rPr>
          <w:t>“Título 3” del menú de estilos</w:t>
        </w:r>
        <w:r w:rsidR="001443DC">
          <w:rPr>
            <w:noProof/>
            <w:webHidden/>
          </w:rPr>
          <w:tab/>
        </w:r>
        <w:r w:rsidR="001443DC">
          <w:rPr>
            <w:noProof/>
            <w:webHidden/>
          </w:rPr>
          <w:fldChar w:fldCharType="begin"/>
        </w:r>
        <w:r w:rsidR="001443DC">
          <w:rPr>
            <w:noProof/>
            <w:webHidden/>
          </w:rPr>
          <w:instrText xml:space="preserve"> PAGEREF _Toc166260012 \h </w:instrText>
        </w:r>
        <w:r w:rsidR="001443DC">
          <w:rPr>
            <w:noProof/>
            <w:webHidden/>
          </w:rPr>
        </w:r>
        <w:r w:rsidR="001443DC">
          <w:rPr>
            <w:noProof/>
            <w:webHidden/>
          </w:rPr>
          <w:fldChar w:fldCharType="separate"/>
        </w:r>
        <w:r w:rsidR="001443DC">
          <w:rPr>
            <w:noProof/>
            <w:webHidden/>
          </w:rPr>
          <w:t>15</w:t>
        </w:r>
        <w:r w:rsidR="001443DC">
          <w:rPr>
            <w:noProof/>
            <w:webHidden/>
          </w:rPr>
          <w:fldChar w:fldCharType="end"/>
        </w:r>
      </w:hyperlink>
    </w:p>
    <w:p w14:paraId="50BA2600" w14:textId="571C33DB"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13" w:history="1">
        <w:r w:rsidR="001443DC" w:rsidRPr="00C46BE1">
          <w:rPr>
            <w:rStyle w:val="Hipervnculo"/>
            <w:noProof/>
          </w:rPr>
          <w:t>7.</w:t>
        </w:r>
        <w:r w:rsidR="001443DC">
          <w:rPr>
            <w:rFonts w:eastAsiaTheme="minorEastAsia" w:cstheme="minorBidi"/>
            <w:noProof/>
            <w:kern w:val="2"/>
            <w14:ligatures w14:val="standardContextual"/>
          </w:rPr>
          <w:tab/>
        </w:r>
        <w:r w:rsidR="001443DC" w:rsidRPr="00C46BE1">
          <w:rPr>
            <w:rStyle w:val="Hipervnculo"/>
            <w:noProof/>
          </w:rPr>
          <w:t>Código fuente y datos analizados</w:t>
        </w:r>
        <w:r w:rsidR="001443DC">
          <w:rPr>
            <w:noProof/>
            <w:webHidden/>
          </w:rPr>
          <w:tab/>
        </w:r>
        <w:r w:rsidR="001443DC">
          <w:rPr>
            <w:noProof/>
            <w:webHidden/>
          </w:rPr>
          <w:fldChar w:fldCharType="begin"/>
        </w:r>
        <w:r w:rsidR="001443DC">
          <w:rPr>
            <w:noProof/>
            <w:webHidden/>
          </w:rPr>
          <w:instrText xml:space="preserve"> PAGEREF _Toc166260013 \h </w:instrText>
        </w:r>
        <w:r w:rsidR="001443DC">
          <w:rPr>
            <w:noProof/>
            <w:webHidden/>
          </w:rPr>
        </w:r>
        <w:r w:rsidR="001443DC">
          <w:rPr>
            <w:noProof/>
            <w:webHidden/>
          </w:rPr>
          <w:fldChar w:fldCharType="separate"/>
        </w:r>
        <w:r w:rsidR="001443DC">
          <w:rPr>
            <w:noProof/>
            <w:webHidden/>
          </w:rPr>
          <w:t>16</w:t>
        </w:r>
        <w:r w:rsidR="001443DC">
          <w:rPr>
            <w:noProof/>
            <w:webHidden/>
          </w:rPr>
          <w:fldChar w:fldCharType="end"/>
        </w:r>
      </w:hyperlink>
    </w:p>
    <w:p w14:paraId="1050AF1D" w14:textId="29269816"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4" w:history="1">
        <w:r w:rsidR="001443DC" w:rsidRPr="00C46BE1">
          <w:rPr>
            <w:rStyle w:val="Hipervnculo"/>
            <w:noProof/>
          </w:rPr>
          <w:t>7.1.</w:t>
        </w:r>
        <w:r w:rsidR="001443DC">
          <w:rPr>
            <w:rFonts w:eastAsiaTheme="minorEastAsia" w:cstheme="minorBidi"/>
            <w:noProof/>
            <w:kern w:val="2"/>
            <w14:ligatures w14:val="standardContextual"/>
          </w:rPr>
          <w:tab/>
        </w:r>
        <w:r w:rsidR="001443DC" w:rsidRPr="00C46BE1">
          <w:rPr>
            <w:rStyle w:val="Hipervnculo"/>
            <w:noProof/>
          </w:rPr>
          <w:t>Código fuente</w:t>
        </w:r>
        <w:r w:rsidR="001443DC">
          <w:rPr>
            <w:noProof/>
            <w:webHidden/>
          </w:rPr>
          <w:tab/>
        </w:r>
        <w:r w:rsidR="001443DC">
          <w:rPr>
            <w:noProof/>
            <w:webHidden/>
          </w:rPr>
          <w:fldChar w:fldCharType="begin"/>
        </w:r>
        <w:r w:rsidR="001443DC">
          <w:rPr>
            <w:noProof/>
            <w:webHidden/>
          </w:rPr>
          <w:instrText xml:space="preserve"> PAGEREF _Toc166260014 \h </w:instrText>
        </w:r>
        <w:r w:rsidR="001443DC">
          <w:rPr>
            <w:noProof/>
            <w:webHidden/>
          </w:rPr>
        </w:r>
        <w:r w:rsidR="001443DC">
          <w:rPr>
            <w:noProof/>
            <w:webHidden/>
          </w:rPr>
          <w:fldChar w:fldCharType="separate"/>
        </w:r>
        <w:r w:rsidR="001443DC">
          <w:rPr>
            <w:noProof/>
            <w:webHidden/>
          </w:rPr>
          <w:t>16</w:t>
        </w:r>
        <w:r w:rsidR="001443DC">
          <w:rPr>
            <w:noProof/>
            <w:webHidden/>
          </w:rPr>
          <w:fldChar w:fldCharType="end"/>
        </w:r>
      </w:hyperlink>
    </w:p>
    <w:p w14:paraId="025A969F" w14:textId="061CE41D"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5" w:history="1">
        <w:r w:rsidR="001443DC" w:rsidRPr="00C46BE1">
          <w:rPr>
            <w:rStyle w:val="Hipervnculo"/>
            <w:noProof/>
          </w:rPr>
          <w:t>7.2.</w:t>
        </w:r>
        <w:r w:rsidR="001443DC">
          <w:rPr>
            <w:rFonts w:eastAsiaTheme="minorEastAsia" w:cstheme="minorBidi"/>
            <w:noProof/>
            <w:kern w:val="2"/>
            <w14:ligatures w14:val="standardContextual"/>
          </w:rPr>
          <w:tab/>
        </w:r>
        <w:r w:rsidR="001443DC" w:rsidRPr="00C46BE1">
          <w:rPr>
            <w:rStyle w:val="Hipervnculo"/>
            <w:noProof/>
          </w:rPr>
          <w:t>Datos Analizados</w:t>
        </w:r>
        <w:r w:rsidR="001443DC">
          <w:rPr>
            <w:noProof/>
            <w:webHidden/>
          </w:rPr>
          <w:tab/>
        </w:r>
        <w:r w:rsidR="001443DC">
          <w:rPr>
            <w:noProof/>
            <w:webHidden/>
          </w:rPr>
          <w:fldChar w:fldCharType="begin"/>
        </w:r>
        <w:r w:rsidR="001443DC">
          <w:rPr>
            <w:noProof/>
            <w:webHidden/>
          </w:rPr>
          <w:instrText xml:space="preserve"> PAGEREF _Toc166260015 \h </w:instrText>
        </w:r>
        <w:r w:rsidR="001443DC">
          <w:rPr>
            <w:noProof/>
            <w:webHidden/>
          </w:rPr>
        </w:r>
        <w:r w:rsidR="001443DC">
          <w:rPr>
            <w:noProof/>
            <w:webHidden/>
          </w:rPr>
          <w:fldChar w:fldCharType="separate"/>
        </w:r>
        <w:r w:rsidR="001443DC">
          <w:rPr>
            <w:noProof/>
            <w:webHidden/>
          </w:rPr>
          <w:t>16</w:t>
        </w:r>
        <w:r w:rsidR="001443DC">
          <w:rPr>
            <w:noProof/>
            <w:webHidden/>
          </w:rPr>
          <w:fldChar w:fldCharType="end"/>
        </w:r>
      </w:hyperlink>
    </w:p>
    <w:p w14:paraId="6851163E" w14:textId="43C58345"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16" w:history="1">
        <w:r w:rsidR="001443DC" w:rsidRPr="00C46BE1">
          <w:rPr>
            <w:rStyle w:val="Hipervnculo"/>
            <w:noProof/>
          </w:rPr>
          <w:t>8.</w:t>
        </w:r>
        <w:r w:rsidR="001443DC">
          <w:rPr>
            <w:rFonts w:eastAsiaTheme="minorEastAsia" w:cstheme="minorBidi"/>
            <w:noProof/>
            <w:kern w:val="2"/>
            <w14:ligatures w14:val="standardContextual"/>
          </w:rPr>
          <w:tab/>
        </w:r>
        <w:r w:rsidR="001443DC" w:rsidRPr="00C46BE1">
          <w:rPr>
            <w:rStyle w:val="Hipervnculo"/>
            <w:noProof/>
          </w:rPr>
          <w:t>Conclusiones</w:t>
        </w:r>
        <w:r w:rsidR="001443DC">
          <w:rPr>
            <w:noProof/>
            <w:webHidden/>
          </w:rPr>
          <w:tab/>
        </w:r>
        <w:r w:rsidR="001443DC">
          <w:rPr>
            <w:noProof/>
            <w:webHidden/>
          </w:rPr>
          <w:fldChar w:fldCharType="begin"/>
        </w:r>
        <w:r w:rsidR="001443DC">
          <w:rPr>
            <w:noProof/>
            <w:webHidden/>
          </w:rPr>
          <w:instrText xml:space="preserve"> PAGEREF _Toc166260016 \h </w:instrText>
        </w:r>
        <w:r w:rsidR="001443DC">
          <w:rPr>
            <w:noProof/>
            <w:webHidden/>
          </w:rPr>
        </w:r>
        <w:r w:rsidR="001443DC">
          <w:rPr>
            <w:noProof/>
            <w:webHidden/>
          </w:rPr>
          <w:fldChar w:fldCharType="separate"/>
        </w:r>
        <w:r w:rsidR="001443DC">
          <w:rPr>
            <w:noProof/>
            <w:webHidden/>
          </w:rPr>
          <w:t>17</w:t>
        </w:r>
        <w:r w:rsidR="001443DC">
          <w:rPr>
            <w:noProof/>
            <w:webHidden/>
          </w:rPr>
          <w:fldChar w:fldCharType="end"/>
        </w:r>
      </w:hyperlink>
    </w:p>
    <w:p w14:paraId="09CF497B" w14:textId="47F56E22" w:rsidR="001443DC" w:rsidRDefault="00000000">
      <w:pPr>
        <w:pStyle w:val="TDC1"/>
        <w:tabs>
          <w:tab w:val="left" w:pos="440"/>
          <w:tab w:val="right" w:leader="dot" w:pos="9061"/>
        </w:tabs>
        <w:rPr>
          <w:rFonts w:eastAsiaTheme="minorEastAsia" w:cstheme="minorBidi"/>
          <w:noProof/>
          <w:kern w:val="2"/>
          <w14:ligatures w14:val="standardContextual"/>
        </w:rPr>
      </w:pPr>
      <w:hyperlink w:anchor="_Toc166260017" w:history="1">
        <w:r w:rsidR="001443DC" w:rsidRPr="00C46BE1">
          <w:rPr>
            <w:rStyle w:val="Hipervnculo"/>
            <w:noProof/>
          </w:rPr>
          <w:t>9.</w:t>
        </w:r>
        <w:r w:rsidR="001443DC">
          <w:rPr>
            <w:rFonts w:eastAsiaTheme="minorEastAsia" w:cstheme="minorBidi"/>
            <w:noProof/>
            <w:kern w:val="2"/>
            <w14:ligatures w14:val="standardContextual"/>
          </w:rPr>
          <w:tab/>
        </w:r>
        <w:r w:rsidR="001443DC" w:rsidRPr="00C46BE1">
          <w:rPr>
            <w:rStyle w:val="Hipervnculo"/>
            <w:noProof/>
          </w:rPr>
          <w:t>Limitaciones y prospectiva</w:t>
        </w:r>
        <w:r w:rsidR="001443DC">
          <w:rPr>
            <w:noProof/>
            <w:webHidden/>
          </w:rPr>
          <w:tab/>
        </w:r>
        <w:r w:rsidR="001443DC">
          <w:rPr>
            <w:noProof/>
            <w:webHidden/>
          </w:rPr>
          <w:fldChar w:fldCharType="begin"/>
        </w:r>
        <w:r w:rsidR="001443DC">
          <w:rPr>
            <w:noProof/>
            <w:webHidden/>
          </w:rPr>
          <w:instrText xml:space="preserve"> PAGEREF _Toc166260017 \h </w:instrText>
        </w:r>
        <w:r w:rsidR="001443DC">
          <w:rPr>
            <w:noProof/>
            <w:webHidden/>
          </w:rPr>
        </w:r>
        <w:r w:rsidR="001443DC">
          <w:rPr>
            <w:noProof/>
            <w:webHidden/>
          </w:rPr>
          <w:fldChar w:fldCharType="separate"/>
        </w:r>
        <w:r w:rsidR="001443DC">
          <w:rPr>
            <w:noProof/>
            <w:webHidden/>
          </w:rPr>
          <w:t>18</w:t>
        </w:r>
        <w:r w:rsidR="001443DC">
          <w:rPr>
            <w:noProof/>
            <w:webHidden/>
          </w:rPr>
          <w:fldChar w:fldCharType="end"/>
        </w:r>
      </w:hyperlink>
    </w:p>
    <w:p w14:paraId="7042AEF3" w14:textId="4BA0AFDB"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8" w:history="1">
        <w:r w:rsidR="001443DC" w:rsidRPr="00C46BE1">
          <w:rPr>
            <w:rStyle w:val="Hipervnculo"/>
            <w:noProof/>
          </w:rPr>
          <w:t>9.1.</w:t>
        </w:r>
        <w:r w:rsidR="001443DC">
          <w:rPr>
            <w:rFonts w:eastAsiaTheme="minorEastAsia" w:cstheme="minorBidi"/>
            <w:noProof/>
            <w:kern w:val="2"/>
            <w14:ligatures w14:val="standardContextual"/>
          </w:rPr>
          <w:tab/>
        </w:r>
        <w:r w:rsidR="001443DC" w:rsidRPr="00C46BE1">
          <w:rPr>
            <w:rStyle w:val="Hipervnculo"/>
            <w:noProof/>
          </w:rPr>
          <w:t>Limitaciones</w:t>
        </w:r>
        <w:r w:rsidR="001443DC">
          <w:rPr>
            <w:noProof/>
            <w:webHidden/>
          </w:rPr>
          <w:tab/>
        </w:r>
        <w:r w:rsidR="001443DC">
          <w:rPr>
            <w:noProof/>
            <w:webHidden/>
          </w:rPr>
          <w:fldChar w:fldCharType="begin"/>
        </w:r>
        <w:r w:rsidR="001443DC">
          <w:rPr>
            <w:noProof/>
            <w:webHidden/>
          </w:rPr>
          <w:instrText xml:space="preserve"> PAGEREF _Toc166260018 \h </w:instrText>
        </w:r>
        <w:r w:rsidR="001443DC">
          <w:rPr>
            <w:noProof/>
            <w:webHidden/>
          </w:rPr>
        </w:r>
        <w:r w:rsidR="001443DC">
          <w:rPr>
            <w:noProof/>
            <w:webHidden/>
          </w:rPr>
          <w:fldChar w:fldCharType="separate"/>
        </w:r>
        <w:r w:rsidR="001443DC">
          <w:rPr>
            <w:noProof/>
            <w:webHidden/>
          </w:rPr>
          <w:t>18</w:t>
        </w:r>
        <w:r w:rsidR="001443DC">
          <w:rPr>
            <w:noProof/>
            <w:webHidden/>
          </w:rPr>
          <w:fldChar w:fldCharType="end"/>
        </w:r>
      </w:hyperlink>
    </w:p>
    <w:p w14:paraId="493E941E" w14:textId="18F5717D" w:rsidR="001443DC" w:rsidRDefault="00000000">
      <w:pPr>
        <w:pStyle w:val="TDC2"/>
        <w:tabs>
          <w:tab w:val="left" w:pos="960"/>
          <w:tab w:val="right" w:leader="dot" w:pos="9061"/>
        </w:tabs>
        <w:rPr>
          <w:rFonts w:eastAsiaTheme="minorEastAsia" w:cstheme="minorBidi"/>
          <w:noProof/>
          <w:kern w:val="2"/>
          <w14:ligatures w14:val="standardContextual"/>
        </w:rPr>
      </w:pPr>
      <w:hyperlink w:anchor="_Toc166260019" w:history="1">
        <w:r w:rsidR="001443DC" w:rsidRPr="00C46BE1">
          <w:rPr>
            <w:rStyle w:val="Hipervnculo"/>
            <w:noProof/>
          </w:rPr>
          <w:t>9.2.</w:t>
        </w:r>
        <w:r w:rsidR="001443DC">
          <w:rPr>
            <w:rFonts w:eastAsiaTheme="minorEastAsia" w:cstheme="minorBidi"/>
            <w:noProof/>
            <w:kern w:val="2"/>
            <w14:ligatures w14:val="standardContextual"/>
          </w:rPr>
          <w:tab/>
        </w:r>
        <w:r w:rsidR="001443DC" w:rsidRPr="00C46BE1">
          <w:rPr>
            <w:rStyle w:val="Hipervnculo"/>
            <w:noProof/>
          </w:rPr>
          <w:t>Trabajo futuro</w:t>
        </w:r>
        <w:r w:rsidR="001443DC">
          <w:rPr>
            <w:noProof/>
            <w:webHidden/>
          </w:rPr>
          <w:tab/>
        </w:r>
        <w:r w:rsidR="001443DC">
          <w:rPr>
            <w:noProof/>
            <w:webHidden/>
          </w:rPr>
          <w:fldChar w:fldCharType="begin"/>
        </w:r>
        <w:r w:rsidR="001443DC">
          <w:rPr>
            <w:noProof/>
            <w:webHidden/>
          </w:rPr>
          <w:instrText xml:space="preserve"> PAGEREF _Toc166260019 \h </w:instrText>
        </w:r>
        <w:r w:rsidR="001443DC">
          <w:rPr>
            <w:noProof/>
            <w:webHidden/>
          </w:rPr>
        </w:r>
        <w:r w:rsidR="001443DC">
          <w:rPr>
            <w:noProof/>
            <w:webHidden/>
          </w:rPr>
          <w:fldChar w:fldCharType="separate"/>
        </w:r>
        <w:r w:rsidR="001443DC">
          <w:rPr>
            <w:noProof/>
            <w:webHidden/>
          </w:rPr>
          <w:t>18</w:t>
        </w:r>
        <w:r w:rsidR="001443DC">
          <w:rPr>
            <w:noProof/>
            <w:webHidden/>
          </w:rPr>
          <w:fldChar w:fldCharType="end"/>
        </w:r>
      </w:hyperlink>
    </w:p>
    <w:p w14:paraId="00C515D9" w14:textId="25728629" w:rsidR="001443DC" w:rsidRDefault="00000000">
      <w:pPr>
        <w:pStyle w:val="TDC1"/>
        <w:tabs>
          <w:tab w:val="right" w:leader="dot" w:pos="9061"/>
        </w:tabs>
        <w:rPr>
          <w:rFonts w:eastAsiaTheme="minorEastAsia" w:cstheme="minorBidi"/>
          <w:noProof/>
          <w:kern w:val="2"/>
          <w14:ligatures w14:val="standardContextual"/>
        </w:rPr>
      </w:pPr>
      <w:hyperlink w:anchor="_Toc166260020" w:history="1">
        <w:r w:rsidR="001443DC" w:rsidRPr="00C46BE1">
          <w:rPr>
            <w:rStyle w:val="Hipervnculo"/>
            <w:noProof/>
          </w:rPr>
          <w:t>Referencias bibliográficas</w:t>
        </w:r>
        <w:r w:rsidR="001443DC">
          <w:rPr>
            <w:noProof/>
            <w:webHidden/>
          </w:rPr>
          <w:tab/>
        </w:r>
        <w:r w:rsidR="001443DC">
          <w:rPr>
            <w:noProof/>
            <w:webHidden/>
          </w:rPr>
          <w:fldChar w:fldCharType="begin"/>
        </w:r>
        <w:r w:rsidR="001443DC">
          <w:rPr>
            <w:noProof/>
            <w:webHidden/>
          </w:rPr>
          <w:instrText xml:space="preserve"> PAGEREF _Toc166260020 \h </w:instrText>
        </w:r>
        <w:r w:rsidR="001443DC">
          <w:rPr>
            <w:noProof/>
            <w:webHidden/>
          </w:rPr>
        </w:r>
        <w:r w:rsidR="001443DC">
          <w:rPr>
            <w:noProof/>
            <w:webHidden/>
          </w:rPr>
          <w:fldChar w:fldCharType="separate"/>
        </w:r>
        <w:r w:rsidR="001443DC">
          <w:rPr>
            <w:noProof/>
            <w:webHidden/>
          </w:rPr>
          <w:t>19</w:t>
        </w:r>
        <w:r w:rsidR="001443DC">
          <w:rPr>
            <w:noProof/>
            <w:webHidden/>
          </w:rPr>
          <w:fldChar w:fldCharType="end"/>
        </w:r>
      </w:hyperlink>
    </w:p>
    <w:p w14:paraId="23E3DC3B" w14:textId="76E0DCA7" w:rsidR="001443DC" w:rsidRDefault="00000000">
      <w:pPr>
        <w:pStyle w:val="TDC1"/>
        <w:tabs>
          <w:tab w:val="left" w:pos="1200"/>
          <w:tab w:val="right" w:leader="dot" w:pos="9061"/>
        </w:tabs>
        <w:rPr>
          <w:rFonts w:eastAsiaTheme="minorEastAsia" w:cstheme="minorBidi"/>
          <w:noProof/>
          <w:kern w:val="2"/>
          <w14:ligatures w14:val="standardContextual"/>
        </w:rPr>
      </w:pPr>
      <w:hyperlink w:anchor="_Toc166260021" w:history="1">
        <w:r w:rsidR="001443DC" w:rsidRPr="00C46BE1">
          <w:rPr>
            <w:rStyle w:val="Hipervnculo"/>
            <w:noProof/>
          </w:rPr>
          <w:t>Anexo A.</w:t>
        </w:r>
        <w:r w:rsidR="001443DC">
          <w:rPr>
            <w:rFonts w:eastAsiaTheme="minorEastAsia" w:cstheme="minorBidi"/>
            <w:noProof/>
            <w:kern w:val="2"/>
            <w14:ligatures w14:val="standardContextual"/>
          </w:rPr>
          <w:tab/>
        </w:r>
        <w:r w:rsidR="001443DC" w:rsidRPr="00C46BE1">
          <w:rPr>
            <w:rStyle w:val="Hipervnculo"/>
            <w:noProof/>
          </w:rPr>
          <w:t>Privacidad y protección de datos</w:t>
        </w:r>
        <w:r w:rsidR="001443DC">
          <w:rPr>
            <w:noProof/>
            <w:webHidden/>
          </w:rPr>
          <w:tab/>
        </w:r>
        <w:r w:rsidR="001443DC">
          <w:rPr>
            <w:noProof/>
            <w:webHidden/>
          </w:rPr>
          <w:fldChar w:fldCharType="begin"/>
        </w:r>
        <w:r w:rsidR="001443DC">
          <w:rPr>
            <w:noProof/>
            <w:webHidden/>
          </w:rPr>
          <w:instrText xml:space="preserve"> PAGEREF _Toc166260021 \h </w:instrText>
        </w:r>
        <w:r w:rsidR="001443DC">
          <w:rPr>
            <w:noProof/>
            <w:webHidden/>
          </w:rPr>
        </w:r>
        <w:r w:rsidR="001443DC">
          <w:rPr>
            <w:noProof/>
            <w:webHidden/>
          </w:rPr>
          <w:fldChar w:fldCharType="separate"/>
        </w:r>
        <w:r w:rsidR="001443DC">
          <w:rPr>
            <w:noProof/>
            <w:webHidden/>
          </w:rPr>
          <w:t>21</w:t>
        </w:r>
        <w:r w:rsidR="001443DC">
          <w:rPr>
            <w:noProof/>
            <w:webHidden/>
          </w:rPr>
          <w:fldChar w:fldCharType="end"/>
        </w:r>
      </w:hyperlink>
    </w:p>
    <w:p w14:paraId="6611B0BB" w14:textId="77849853"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3DE1936" w14:textId="3920C566" w:rsidR="00FB6F23" w:rsidRDefault="00166012">
      <w:pPr>
        <w:pStyle w:val="Tabladeilustraciones"/>
        <w:tabs>
          <w:tab w:val="right" w:leader="dot" w:pos="9061"/>
        </w:tabs>
        <w:rPr>
          <w:rFonts w:eastAsiaTheme="minorEastAsia" w:cstheme="minorBidi"/>
          <w:noProof/>
          <w:sz w:val="22"/>
          <w:szCs w:val="22"/>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5399723" w:history="1">
        <w:r w:rsidR="00FB6F23" w:rsidRPr="00D661E8">
          <w:rPr>
            <w:rStyle w:val="Hipervnculo"/>
            <w:b/>
            <w:bCs/>
            <w:noProof/>
          </w:rPr>
          <w:t>Figura 1.</w:t>
        </w:r>
        <w:r w:rsidR="00FB6F23" w:rsidRPr="00D661E8">
          <w:rPr>
            <w:rStyle w:val="Hipervnculo"/>
            <w:noProof/>
          </w:rPr>
          <w:t xml:space="preserve"> </w:t>
        </w:r>
        <w:r w:rsidR="00FB6F23" w:rsidRPr="00D661E8">
          <w:rPr>
            <w:rStyle w:val="Hipervnculo"/>
            <w:i/>
            <w:iCs/>
            <w:noProof/>
          </w:rPr>
          <w:t>Captura de la web MeteoRuta.</w:t>
        </w:r>
        <w:r w:rsidR="00FB6F23">
          <w:rPr>
            <w:noProof/>
            <w:webHidden/>
          </w:rPr>
          <w:tab/>
        </w:r>
        <w:r w:rsidR="00FB6F23">
          <w:rPr>
            <w:noProof/>
            <w:webHidden/>
          </w:rPr>
          <w:fldChar w:fldCharType="begin"/>
        </w:r>
        <w:r w:rsidR="00FB6F23">
          <w:rPr>
            <w:noProof/>
            <w:webHidden/>
          </w:rPr>
          <w:instrText xml:space="preserve"> PAGEREF _Toc165399723 \h </w:instrText>
        </w:r>
        <w:r w:rsidR="00FB6F23">
          <w:rPr>
            <w:noProof/>
            <w:webHidden/>
          </w:rPr>
        </w:r>
        <w:r w:rsidR="00FB6F23">
          <w:rPr>
            <w:noProof/>
            <w:webHidden/>
          </w:rPr>
          <w:fldChar w:fldCharType="separate"/>
        </w:r>
        <w:r w:rsidR="00FB6F23">
          <w:rPr>
            <w:noProof/>
            <w:webHidden/>
          </w:rPr>
          <w:t>6</w:t>
        </w:r>
        <w:r w:rsidR="00FB6F23">
          <w:rPr>
            <w:noProof/>
            <w:webHidden/>
          </w:rPr>
          <w:fldChar w:fldCharType="end"/>
        </w:r>
      </w:hyperlink>
    </w:p>
    <w:p w14:paraId="6A7A02EF" w14:textId="3A7AEE70" w:rsidR="00FB6F23" w:rsidRDefault="00000000">
      <w:pPr>
        <w:pStyle w:val="Tabladeilustraciones"/>
        <w:tabs>
          <w:tab w:val="right" w:leader="dot" w:pos="9061"/>
        </w:tabs>
        <w:rPr>
          <w:rFonts w:eastAsiaTheme="minorEastAsia" w:cstheme="minorBidi"/>
          <w:noProof/>
          <w:sz w:val="22"/>
          <w:szCs w:val="22"/>
        </w:rPr>
      </w:pPr>
      <w:hyperlink w:anchor="_Toc165399724" w:history="1">
        <w:r w:rsidR="00FB6F23" w:rsidRPr="00D661E8">
          <w:rPr>
            <w:rStyle w:val="Hipervnculo"/>
            <w:b/>
            <w:bCs/>
            <w:noProof/>
          </w:rPr>
          <w:t>Figura 2.</w:t>
        </w:r>
        <w:r w:rsidR="00FB6F23" w:rsidRPr="00D661E8">
          <w:rPr>
            <w:rStyle w:val="Hipervnculo"/>
            <w:noProof/>
          </w:rPr>
          <w:t xml:space="preserve"> </w:t>
        </w:r>
        <w:r w:rsidR="00FB6F23" w:rsidRPr="00D661E8">
          <w:rPr>
            <w:rStyle w:val="Hipervnculo"/>
            <w:i/>
            <w:iCs/>
            <w:noProof/>
          </w:rPr>
          <w:t>Captura de la aplicación Comobity.</w:t>
        </w:r>
        <w:r w:rsidR="00FB6F23">
          <w:rPr>
            <w:noProof/>
            <w:webHidden/>
          </w:rPr>
          <w:tab/>
        </w:r>
        <w:r w:rsidR="00FB6F23">
          <w:rPr>
            <w:noProof/>
            <w:webHidden/>
          </w:rPr>
          <w:fldChar w:fldCharType="begin"/>
        </w:r>
        <w:r w:rsidR="00FB6F23">
          <w:rPr>
            <w:noProof/>
            <w:webHidden/>
          </w:rPr>
          <w:instrText xml:space="preserve"> PAGEREF _Toc165399724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65CF6E41" w14:textId="36927093" w:rsidR="00FB6F23" w:rsidRDefault="00000000">
      <w:pPr>
        <w:pStyle w:val="Tabladeilustraciones"/>
        <w:tabs>
          <w:tab w:val="right" w:leader="dot" w:pos="9061"/>
        </w:tabs>
        <w:rPr>
          <w:rFonts w:eastAsiaTheme="minorEastAsia" w:cstheme="minorBidi"/>
          <w:noProof/>
          <w:sz w:val="22"/>
          <w:szCs w:val="22"/>
        </w:rPr>
      </w:pPr>
      <w:hyperlink w:anchor="_Toc165399725" w:history="1">
        <w:r w:rsidR="00FB6F23" w:rsidRPr="00D661E8">
          <w:rPr>
            <w:rStyle w:val="Hipervnculo"/>
            <w:b/>
            <w:bCs/>
            <w:noProof/>
          </w:rPr>
          <w:t>Figura 3.</w:t>
        </w:r>
        <w:r w:rsidR="00FB6F23" w:rsidRPr="00D661E8">
          <w:rPr>
            <w:rStyle w:val="Hipervnculo"/>
            <w:noProof/>
          </w:rPr>
          <w:t xml:space="preserve"> </w:t>
        </w:r>
        <w:r w:rsidR="00FB6F23" w:rsidRPr="00D661E8">
          <w:rPr>
            <w:rStyle w:val="Hipervnculo"/>
            <w:i/>
            <w:iCs/>
            <w:noProof/>
          </w:rPr>
          <w:t>Captura de la web TuTiempo.net.</w:t>
        </w:r>
        <w:r w:rsidR="00FB6F23">
          <w:rPr>
            <w:noProof/>
            <w:webHidden/>
          </w:rPr>
          <w:tab/>
        </w:r>
        <w:r w:rsidR="00FB6F23">
          <w:rPr>
            <w:noProof/>
            <w:webHidden/>
          </w:rPr>
          <w:fldChar w:fldCharType="begin"/>
        </w:r>
        <w:r w:rsidR="00FB6F23">
          <w:rPr>
            <w:noProof/>
            <w:webHidden/>
          </w:rPr>
          <w:instrText xml:space="preserve"> PAGEREF _Toc165399725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06CF1EE9" w14:textId="61C58EE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1" w:name="_Toc147741191"/>
      <w:bookmarkStart w:id="2" w:name="_Toc166259985"/>
      <w:bookmarkStart w:id="3" w:name="_Toc437515557"/>
      <w:bookmarkStart w:id="4" w:name="_Toc14106979"/>
      <w:r>
        <w:rPr>
          <w:caps w:val="0"/>
        </w:rPr>
        <w:lastRenderedPageBreak/>
        <w:t>Introducción</w:t>
      </w:r>
      <w:bookmarkEnd w:id="1"/>
      <w:bookmarkEnd w:id="2"/>
      <w:r w:rsidRPr="00DA6AB7">
        <w:rPr>
          <w:caps w:val="0"/>
        </w:rPr>
        <w:t xml:space="preserve"> </w:t>
      </w:r>
    </w:p>
    <w:p w14:paraId="410FFE13" w14:textId="6FC65569" w:rsidR="00A3709B" w:rsidRDefault="00A3709B" w:rsidP="00A3709B">
      <w:r>
        <w:t xml:space="preserve">La evolución tecnológica de los últimos años ha propulsado la investigación de muchos ámbitos que afectan de forma directa al ser humano. Este avance ha ido teniendo cada vez un mayor impacto en la sociedad, causando diferentes hábitos en un entorno </w:t>
      </w:r>
      <w:r w:rsidR="00EF25B7">
        <w:t>continuamente cambiante. Dichos cambios,</w:t>
      </w:r>
      <w:r>
        <w:t xml:space="preserve"> engloba</w:t>
      </w:r>
      <w:r w:rsidR="00EF25B7">
        <w:t>n</w:t>
      </w:r>
      <w:r>
        <w:t xml:space="preserve"> desde la persona como individuo, mediante la existencia de cada vez más dispositivos</w:t>
      </w:r>
      <w:r w:rsidR="006E7E24">
        <w:t xml:space="preserve"> </w:t>
      </w:r>
      <w:r w:rsidR="00DB206D">
        <w:t xml:space="preserve">Internet </w:t>
      </w:r>
      <w:proofErr w:type="spellStart"/>
      <w:r w:rsidR="00DB206D">
        <w:t>of</w:t>
      </w:r>
      <w:proofErr w:type="spellEnd"/>
      <w:r w:rsidR="00DB206D">
        <w:t xml:space="preserve"> </w:t>
      </w:r>
      <w:proofErr w:type="spellStart"/>
      <w:r w:rsidR="00DB206D">
        <w:t>Things</w:t>
      </w:r>
      <w:proofErr w:type="spellEnd"/>
      <w:r w:rsidR="00503A34">
        <w:t xml:space="preserve"> (</w:t>
      </w:r>
      <w:proofErr w:type="spellStart"/>
      <w:r w:rsidR="00503A34">
        <w:t>IoT</w:t>
      </w:r>
      <w:proofErr w:type="spellEnd"/>
      <w:r w:rsidR="00503A34">
        <w:t>)</w:t>
      </w:r>
      <w:r>
        <w:t xml:space="preserve">, hasta el ámbito industrial, obligando a empresas multinacionales a invertir en la tan ansiada digitalización.   </w:t>
      </w:r>
    </w:p>
    <w:p w14:paraId="2B4BF7F6" w14:textId="65AD1B75" w:rsidR="00A3709B" w:rsidRDefault="00A3709B" w:rsidP="00A3709B">
      <w:r>
        <w:t xml:space="preserve">En todas estas casuísticas,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2C326994" w:rsidR="00A3709B" w:rsidRDefault="00A3709B" w:rsidP="00A3709B">
      <w:r>
        <w:t>En concreto, se presenta el proyecto de “</w:t>
      </w:r>
      <w:proofErr w:type="spellStart"/>
      <w:r>
        <w:t>Biker</w:t>
      </w:r>
      <w:proofErr w:type="spellEnd"/>
      <w:r>
        <w:t xml:space="preserve">”, una aplicación para todo aquel aficionado al ciclismo en el País Vasco, donde se presenta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y encontrar relaciones e información </w:t>
      </w:r>
      <w:r w:rsidR="004A3C2A">
        <w:t>que aporte un valor añadido</w:t>
      </w:r>
      <w:r>
        <w:t xml:space="preserve"> a los ciclistas.   </w:t>
      </w:r>
    </w:p>
    <w:p w14:paraId="1B4E82A3" w14:textId="717DF906" w:rsidR="00495734" w:rsidRDefault="00A3709B" w:rsidP="00A3709B">
      <w:r>
        <w:t xml:space="preserve">Dicho tratamiento de los datos comenzará con la </w:t>
      </w:r>
      <w:r w:rsidR="00495734">
        <w:t>extracción</w:t>
      </w:r>
      <w:r>
        <w:t xml:space="preserve"> de </w:t>
      </w:r>
      <w:r w:rsidR="00FB4440">
        <w:t>és</w:t>
      </w:r>
      <w:r>
        <w:t xml:space="preserve">tos desde las </w:t>
      </w:r>
      <w:r w:rsidR="00495734">
        <w:t>interfaces de programación de aplicaciones (</w:t>
      </w:r>
      <w:proofErr w:type="spellStart"/>
      <w:r>
        <w:t>APIs</w:t>
      </w:r>
      <w:proofErr w:type="spellEnd"/>
      <w:r w:rsidR="00495734">
        <w:t>)</w:t>
      </w:r>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que serán almacenados para este proyecto</w:t>
      </w:r>
      <w:r>
        <w:t xml:space="preserve">. </w:t>
      </w:r>
      <w:r w:rsidR="00495734">
        <w:t>Estos datos se guardarán</w:t>
      </w:r>
      <w:r>
        <w:t xml:space="preserve"> en la base de datos de MongoDB en local. </w:t>
      </w:r>
    </w:p>
    <w:p w14:paraId="5983F246" w14:textId="5559F8EB" w:rsidR="0093330E" w:rsidRDefault="00A3709B" w:rsidP="00A3709B">
      <w:r>
        <w:t>Posteriormente, se extraerán las relaciones que se consideren más relevantes</w:t>
      </w:r>
      <w:r w:rsidR="00495734">
        <w:t xml:space="preserve"> y se</w:t>
      </w:r>
      <w:r w:rsidR="0093330E">
        <w:t xml:space="preserve"> obtendrán</w:t>
      </w:r>
      <w:r>
        <w:t xml:space="preserve"> predicciones de </w:t>
      </w:r>
      <w:r w:rsidR="00162590">
        <w:t xml:space="preserve">índices </w:t>
      </w:r>
      <w:r w:rsidR="0093330E">
        <w:t xml:space="preserve">tanto </w:t>
      </w:r>
      <w:r w:rsidR="00162590">
        <w:t>meteorológicos</w:t>
      </w:r>
      <w:r>
        <w:t xml:space="preserve"> como de tráfico</w:t>
      </w:r>
      <w:r w:rsidR="0093330E">
        <w:t>,</w:t>
      </w:r>
      <w:r>
        <w:t xml:space="preserve"> </w:t>
      </w:r>
      <w:r w:rsidR="0093330E">
        <w:t>para</w:t>
      </w:r>
      <w:r>
        <w:t xml:space="preserve"> </w:t>
      </w:r>
      <w:r w:rsidR="0093330E">
        <w:t xml:space="preserve">estimar </w:t>
      </w:r>
      <w:r>
        <w:t xml:space="preserve">los </w:t>
      </w:r>
      <w:r w:rsidR="0093330E">
        <w:t xml:space="preserve">valores de los </w:t>
      </w:r>
      <w:r>
        <w:t>días siguientes</w:t>
      </w:r>
      <w:r w:rsidR="0093330E">
        <w:t xml:space="preserve">. Estas predicciones serán posibles </w:t>
      </w:r>
      <w:r>
        <w:t xml:space="preserve">gracias a la aplicación de </w:t>
      </w:r>
      <w:r w:rsidR="00162590">
        <w:t>varias</w:t>
      </w:r>
      <w:r>
        <w:t xml:space="preserve"> técnica</w:t>
      </w:r>
      <w:r w:rsidR="00162590">
        <w:t>s</w:t>
      </w:r>
      <w:r>
        <w:t xml:space="preserve"> de </w:t>
      </w:r>
      <w:r w:rsidR="00F527EC">
        <w:t>I</w:t>
      </w:r>
      <w:r w:rsidR="00DB206D">
        <w:t xml:space="preserve">nteligencia </w:t>
      </w:r>
      <w:r w:rsidR="00F527EC">
        <w:t>A</w:t>
      </w:r>
      <w:r w:rsidR="00DB206D">
        <w:t>rtificial</w:t>
      </w:r>
      <w:r w:rsidR="009224B5">
        <w:t xml:space="preserve"> (IA</w:t>
      </w:r>
      <w:r w:rsidR="00DB206D">
        <w:t>)</w:t>
      </w:r>
      <w:r w:rsidR="00D57ADA">
        <w:t xml:space="preserve">, </w:t>
      </w:r>
      <w:r w:rsidR="00F22A8A">
        <w:t>entre las que destacan los varios tipos de regresiones aplicadas y las diferentes redes neuronales</w:t>
      </w:r>
      <w:r>
        <w:t xml:space="preserve">. </w:t>
      </w:r>
    </w:p>
    <w:p w14:paraId="75637622" w14:textId="60B2024C" w:rsidR="00A3709B" w:rsidRDefault="00A3709B" w:rsidP="00A3709B">
      <w:r>
        <w:lastRenderedPageBreak/>
        <w:t xml:space="preserve">Finalmente, se visualizará la información extraída de todo el análisis, utilizando la herramienta </w:t>
      </w:r>
      <w:proofErr w:type="spellStart"/>
      <w:r>
        <w:t>PowerBI</w:t>
      </w:r>
      <w:proofErr w:type="spellEnd"/>
      <w:r>
        <w:t>. Como línea futura, se podría valorar la creación de una aplicación móvil</w:t>
      </w:r>
      <w:r w:rsidR="0093330E">
        <w:t>, de cara a ganar en accesibilidad y manejabilidad</w:t>
      </w:r>
      <w:r w:rsidR="009224B5">
        <w:t xml:space="preserve"> en el uso de estos datos.</w:t>
      </w:r>
    </w:p>
    <w:p w14:paraId="70E21A1D" w14:textId="46FA160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la finalidad principal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5" w:name="_Toc166259986"/>
      <w:r>
        <w:rPr>
          <w:caps w:val="0"/>
        </w:rPr>
        <w:t>Motivación</w:t>
      </w:r>
      <w:bookmarkEnd w:id="5"/>
    </w:p>
    <w:p w14:paraId="0B7FE59D" w14:textId="647B4AFD" w:rsidR="0056576A" w:rsidRDefault="0056576A" w:rsidP="00C308C3">
      <w:r>
        <w:t>Las principales razones que han sido partícipes en tomar la decisión de llevar a cabo este proyecto serán explicadas a continuación:</w:t>
      </w:r>
    </w:p>
    <w:p w14:paraId="68F8BF86" w14:textId="54A67852" w:rsidR="0056576A" w:rsidRDefault="00D45C8A" w:rsidP="00C308C3">
      <w:r>
        <w:t>Durante este máster, se han trabajado matices de diferentes fases del ciclo de vida de los datos, sin llegar a realizar</w:t>
      </w:r>
      <w:r w:rsidR="005B783E">
        <w:t>se</w:t>
      </w:r>
      <w:r>
        <w:t xml:space="preserve"> </w:t>
      </w:r>
      <w:r w:rsidR="005B783E">
        <w:t>ningún</w:t>
      </w:r>
      <w:r>
        <w:t xml:space="preserve"> ejemplo práctico completo donde poder conocer todo el potencial </w:t>
      </w:r>
      <w:r w:rsidR="005B783E">
        <w:t>de este proceso</w:t>
      </w:r>
      <w:r>
        <w:t xml:space="preserve">. Por ello, mediante este proyecto se ha decidido profundizar en la totalidad de las fases que conforman el ciclo de vida de los datos, tomando un conjunto de </w:t>
      </w:r>
      <w:r w:rsidR="005B783E">
        <w:t>datos</w:t>
      </w:r>
      <w:r>
        <w:t xml:space="preserve"> y aplicando </w:t>
      </w:r>
      <w:r w:rsidR="00CC6ED1">
        <w:t xml:space="preserve">su ciclo de vida al completo, </w:t>
      </w:r>
      <w:r>
        <w:t xml:space="preserve">desde </w:t>
      </w:r>
      <w:r w:rsidR="00CC6ED1">
        <w:t>la</w:t>
      </w:r>
      <w:r>
        <w:t xml:space="preserve"> recogida y almacenamiento</w:t>
      </w:r>
      <w:r w:rsidR="00CC6ED1">
        <w:t xml:space="preserve"> </w:t>
      </w:r>
      <w:r>
        <w:t xml:space="preserve">hasta su </w:t>
      </w:r>
      <w:r w:rsidR="00261E4E">
        <w:t>análisis</w:t>
      </w:r>
      <w:r w:rsidR="00A3709B">
        <w:t xml:space="preserve"> y </w:t>
      </w:r>
      <w:r>
        <w:t>visualización.</w:t>
      </w:r>
    </w:p>
    <w:p w14:paraId="78A0707E" w14:textId="4862D236"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w:t>
      </w:r>
      <w:r>
        <w:lastRenderedPageBreak/>
        <w:t xml:space="preserve">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6" w:name="_Toc147741193"/>
      <w:bookmarkStart w:id="7" w:name="_Toc166259987"/>
      <w:r>
        <w:rPr>
          <w:caps w:val="0"/>
        </w:rPr>
        <w:t xml:space="preserve">Planteamiento del </w:t>
      </w:r>
      <w:bookmarkEnd w:id="6"/>
      <w:r w:rsidR="00E94CF7">
        <w:rPr>
          <w:caps w:val="0"/>
        </w:rPr>
        <w:t>trabajo</w:t>
      </w:r>
      <w:bookmarkEnd w:id="7"/>
    </w:p>
    <w:p w14:paraId="79F30DAB" w14:textId="1823DEB2" w:rsidR="00D21DB1" w:rsidRDefault="009A5080" w:rsidP="00612192">
      <w:r>
        <w:t xml:space="preserve">Ante la </w:t>
      </w:r>
      <w:r w:rsidR="00375D60">
        <w:t xml:space="preserve">carencia de </w:t>
      </w:r>
      <w:r w:rsidR="00694977">
        <w:t>una aplicación dedicada al ciclismo que englobe tanto un área meteorológica como una sección donde se analice</w:t>
      </w:r>
      <w:r w:rsidR="004047F4">
        <w:t xml:space="preserve">n distintas propiedades </w:t>
      </w:r>
      <w:r w:rsidR="00694977">
        <w:t xml:space="preserve">del tráfico, se ha </w:t>
      </w:r>
      <w:r w:rsidR="00B56B0A">
        <w:t>detectado</w:t>
      </w:r>
      <w:r w:rsidR="00694977">
        <w:t xml:space="preserve"> una posible necesidad, la cual se </w:t>
      </w:r>
      <w:r w:rsidR="009D5596">
        <w:t xml:space="preserve">intentará </w:t>
      </w:r>
      <w:r w:rsidR="00694977">
        <w:t>cumplimentar a través de</w:t>
      </w:r>
      <w:r w:rsidR="00612192">
        <w:t xml:space="preserve">l presente proyecto. </w:t>
      </w:r>
    </w:p>
    <w:p w14:paraId="5DF73D87" w14:textId="2277AFA1" w:rsidR="000D2AFA" w:rsidRDefault="00D21DB1" w:rsidP="00C308C3">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solventada 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que se comparte </w:t>
      </w:r>
      <w:r w:rsidR="00DB474F">
        <w:t>se muestra</w:t>
      </w:r>
      <w:r w:rsidR="00482FB6">
        <w:t xml:space="preserve"> </w:t>
      </w:r>
      <w:r>
        <w:t xml:space="preserve">mayoritariamente a través de </w:t>
      </w:r>
      <w:r w:rsidR="00DB474F">
        <w:t>representaciones gráficas</w:t>
      </w:r>
      <w:r>
        <w:t xml:space="preserve">, </w:t>
      </w:r>
      <w:r w:rsidR="00DB474F">
        <w:t>generando</w:t>
      </w:r>
      <w:r w:rsidR="005960D7">
        <w:t xml:space="preserve"> una mayor sencillez en la interpretación de </w:t>
      </w:r>
      <w:proofErr w:type="gramStart"/>
      <w:r w:rsidR="005960D7">
        <w:t>la misma</w:t>
      </w:r>
      <w:proofErr w:type="gramEnd"/>
      <w:r w:rsidR="005960D7">
        <w:t>.</w:t>
      </w:r>
      <w:r w:rsidR="00B56B0A">
        <w:t xml:space="preserve"> </w:t>
      </w:r>
    </w:p>
    <w:p w14:paraId="41E0AF56" w14:textId="5EC5DDD5" w:rsidR="005960D7" w:rsidRDefault="00B56B0A" w:rsidP="00C308C3">
      <w:r>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w:t>
      </w:r>
      <w:r w:rsidR="00EE6047">
        <w:lastRenderedPageBreak/>
        <w:t xml:space="preserve">Asimismo, se obtiene la información necesaria para realizar este deporte siendo conocedor de las condiciones y pudiendo evaluar el riesgo de su </w:t>
      </w:r>
      <w:r w:rsidR="002F51E8">
        <w:t>práctica</w:t>
      </w:r>
      <w:r w:rsidR="00EE6047">
        <w:t>.</w:t>
      </w:r>
    </w:p>
    <w:p w14:paraId="10A58D1F" w14:textId="77777777" w:rsidR="00C308C3" w:rsidRPr="000D09A0" w:rsidRDefault="00C308C3" w:rsidP="00C308C3">
      <w:pPr>
        <w:pStyle w:val="Ttulo2"/>
      </w:pPr>
      <w:bookmarkStart w:id="8" w:name="_Toc147741194"/>
      <w:bookmarkStart w:id="9" w:name="_Toc166259988"/>
      <w:r>
        <w:rPr>
          <w:caps w:val="0"/>
        </w:rPr>
        <w:t>Estructura del trabajo</w:t>
      </w:r>
      <w:bookmarkEnd w:id="8"/>
      <w:bookmarkEnd w:id="9"/>
    </w:p>
    <w:p w14:paraId="1FB8A61D" w14:textId="77777777" w:rsidR="00597AD3" w:rsidRDefault="00801A31" w:rsidP="00801A31">
      <w:r>
        <w:t xml:space="preserve">Mediante este proyecto se trabajará cada una de las fases del ciclo de vida de los datos. Se comenzará recogiendo los datos meteorológicos y los relacionados con el tráfico mediante una serie de </w:t>
      </w:r>
      <w:proofErr w:type="spellStart"/>
      <w:r>
        <w:t>APIs</w:t>
      </w:r>
      <w:proofErr w:type="spellEnd"/>
      <w:r>
        <w:t xml:space="preserve"> públicas de Open Data Euskadi y </w:t>
      </w:r>
      <w:proofErr w:type="spellStart"/>
      <w:r>
        <w:t>Euskalmet</w:t>
      </w:r>
      <w:proofErr w:type="spellEnd"/>
      <w:r>
        <w:t xml:space="preserve">. De todos los datos devueltos por las </w:t>
      </w:r>
      <w:proofErr w:type="spellStart"/>
      <w:r>
        <w:t>APIs</w:t>
      </w:r>
      <w:proofErr w:type="spellEnd"/>
      <w:r>
        <w:t>, se seleccionarán los que mayor relevancia tengan para la aplicación</w:t>
      </w:r>
      <w:r w:rsidR="002F51E8">
        <w:t>. Una vez seleccionados y previo a la inserción en la base de datos de MongoDB en local</w:t>
      </w:r>
      <w:r w:rsidR="00597AD3">
        <w:t xml:space="preserve">, se realizará la limpieza y el tratamiento de estos, con el fin de almacenar únicamente datos con valor y que por consiguiente generen un almacén de datos (Data </w:t>
      </w:r>
      <w:proofErr w:type="spellStart"/>
      <w:r w:rsidR="00597AD3">
        <w:t>Warehouse</w:t>
      </w:r>
      <w:proofErr w:type="spellEnd"/>
      <w:r w:rsidR="00597AD3">
        <w:t>)</w:t>
      </w:r>
      <w:r>
        <w:t xml:space="preserve">. Dicha base de datos se dividirá en distintas colecciones, lo que al ser una base de datos no relacional simulará las diferentes tablas de lo que sería una base de datos </w:t>
      </w:r>
      <w:r w:rsidR="00B56B0A">
        <w:t>estructurada (</w:t>
      </w:r>
      <w:r>
        <w:t>SQL</w:t>
      </w:r>
      <w:r w:rsidR="00B56B0A">
        <w:t xml:space="preserve">). </w:t>
      </w:r>
    </w:p>
    <w:p w14:paraId="1018E285" w14:textId="7A9254EF" w:rsidR="00801A31" w:rsidRDefault="00801A31" w:rsidP="00801A31">
      <w:r>
        <w:t xml:space="preserve">Una vez se dispongan de los datos cargados en la base de datos, se comenzará con el </w:t>
      </w:r>
      <w:r w:rsidR="00B56B0A">
        <w:t>análisis exploratorio de datos (</w:t>
      </w:r>
      <w:r w:rsidR="00DB206D">
        <w:t>EDA</w:t>
      </w:r>
      <w:r w:rsidR="00B56B0A">
        <w:t>)</w:t>
      </w:r>
      <w:r>
        <w:t>, con el fin de entender en mayor profundidad los valores que dichos datos pueden tomar.</w:t>
      </w:r>
      <w:r w:rsidR="00597AD3">
        <w:t xml:space="preserve"> </w:t>
      </w:r>
      <w:r>
        <w:t xml:space="preserve">Tras realizar dicho </w:t>
      </w:r>
      <w:r w:rsidR="002F51E8">
        <w:t>análisis,</w:t>
      </w:r>
      <w:r>
        <w:t xml:space="preserve"> se plantearán diferentes técnicas de IA</w:t>
      </w:r>
      <w:r w:rsidR="002F51E8">
        <w:t xml:space="preserve"> </w:t>
      </w:r>
      <w:r>
        <w:t>para poder obtener predicciones de l</w:t>
      </w:r>
      <w:r w:rsidR="00162590">
        <w:t>o</w:t>
      </w:r>
      <w:r>
        <w:t xml:space="preserve">s </w:t>
      </w:r>
      <w:r w:rsidR="00162590">
        <w:t>diferentes indicadores meteorológicos</w:t>
      </w:r>
      <w:r w:rsidR="00597AD3">
        <w:t xml:space="preserve"> y</w:t>
      </w:r>
      <w:r w:rsidR="00162590">
        <w:t xml:space="preserve"> referentes al</w:t>
      </w:r>
      <w:r>
        <w:t xml:space="preserve"> tráfico que existirá</w:t>
      </w:r>
      <w:r w:rsidR="00597AD3">
        <w:t>n</w:t>
      </w:r>
      <w:r w:rsidR="00162590">
        <w:t xml:space="preserve"> durante</w:t>
      </w:r>
      <w:r>
        <w:t xml:space="preserve"> los </w:t>
      </w:r>
      <w:r w:rsidR="00162590">
        <w:t xml:space="preserve">próximos </w:t>
      </w:r>
      <w:r>
        <w:t>día</w:t>
      </w:r>
      <w:r w:rsidR="00162590">
        <w:t>s</w:t>
      </w:r>
      <w:r>
        <w:t>. Para ello</w:t>
      </w:r>
      <w:r w:rsidR="002F51E8">
        <w:t>, se utilizarán varios tipos de regresiones y redes neuronales.</w:t>
      </w:r>
      <w:r w:rsidR="00597AD3">
        <w:t xml:space="preserve"> S</w:t>
      </w:r>
      <w:r>
        <w:t>e tendrán en cuenta todos los históricos registrados en la base de datos, así como diferentes atributos que se ponderarán según su correlación</w:t>
      </w:r>
      <w:r w:rsidR="00597AD3">
        <w:t xml:space="preserve"> y permitirán </w:t>
      </w:r>
      <w:r w:rsidR="00F22A8A">
        <w:t>realizar el</w:t>
      </w:r>
      <w:r w:rsidR="00597AD3">
        <w:t xml:space="preserve"> entrenamiento </w:t>
      </w:r>
      <w:r w:rsidR="00F22A8A">
        <w:t>óptimo</w:t>
      </w:r>
      <w:r w:rsidR="00597AD3">
        <w:t xml:space="preserve"> para el modelo en cuestión.</w:t>
      </w:r>
    </w:p>
    <w:p w14:paraId="393C801C" w14:textId="4C2A4FD7" w:rsidR="00801A31" w:rsidRDefault="00801A31" w:rsidP="00801A31">
      <w:r>
        <w:t xml:space="preserve">Una vez </w:t>
      </w:r>
      <w:r w:rsidR="007D19E2">
        <w:t>obtenidas</w:t>
      </w:r>
      <w:r>
        <w:t xml:space="preserve"> las predicciones, se comenzará la fase de visualización. </w:t>
      </w:r>
      <w:r w:rsidR="00F22A8A">
        <w:t>El desarrollo de esta fase se llevará a cabo utilizando</w:t>
      </w:r>
      <w:r>
        <w:t xml:space="preserve"> herramienta</w:t>
      </w:r>
      <w:r w:rsidR="00F22A8A">
        <w:t>s</w:t>
      </w:r>
      <w:r>
        <w:t xml:space="preserve"> de </w:t>
      </w:r>
      <w:proofErr w:type="spellStart"/>
      <w:r>
        <w:t>Bussines</w:t>
      </w:r>
      <w:proofErr w:type="spellEnd"/>
      <w:r>
        <w:t xml:space="preserve"> </w:t>
      </w:r>
      <w:proofErr w:type="spellStart"/>
      <w:r>
        <w:t>Intelligence</w:t>
      </w:r>
      <w:proofErr w:type="spellEnd"/>
      <w:r w:rsidR="00F527EC">
        <w:t xml:space="preserve"> (BI)</w:t>
      </w:r>
      <w:r w:rsidR="00DB206D">
        <w:t xml:space="preserve"> </w:t>
      </w:r>
      <w:r>
        <w:t xml:space="preserve">como </w:t>
      </w:r>
      <w:proofErr w:type="spellStart"/>
      <w:r>
        <w:t>PowerBI</w:t>
      </w:r>
      <w:proofErr w:type="spellEnd"/>
      <w:r w:rsidR="00F22A8A">
        <w:t>. De esta forma, se podrán</w:t>
      </w:r>
      <w:r>
        <w:t xml:space="preserve"> visualizar los datos que mayor valor aporten</w:t>
      </w:r>
      <w:r w:rsidR="00F22A8A">
        <w:t xml:space="preserve"> al proyecto</w:t>
      </w:r>
      <w:r>
        <w:t xml:space="preserve">. </w:t>
      </w:r>
      <w:commentRangeStart w:id="10"/>
      <w:r>
        <w:t xml:space="preserve">Asimismo, se pretende visualizar a través de varios </w:t>
      </w:r>
      <w:proofErr w:type="spellStart"/>
      <w:r>
        <w:t>dashboards</w:t>
      </w:r>
      <w:proofErr w:type="spellEnd"/>
      <w:r>
        <w:t xml:space="preserve"> donde se dividan los datos según el área al que pertenecen: tráfico, incidencias en carretera, temperatura, precipitaciones…</w:t>
      </w:r>
      <w:commentRangeEnd w:id="10"/>
      <w:r w:rsidR="00F22A8A">
        <w:rPr>
          <w:rStyle w:val="Refdecomentario"/>
        </w:rPr>
        <w:commentReference w:id="10"/>
      </w:r>
    </w:p>
    <w:p w14:paraId="03D3F7BB" w14:textId="77777777" w:rsidR="00C308C3" w:rsidRPr="006403BD" w:rsidRDefault="00C308C3" w:rsidP="00C308C3"/>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1" w:name="_Toc147741195"/>
      <w:bookmarkStart w:id="12" w:name="_Toc166259989"/>
      <w:r>
        <w:rPr>
          <w:caps w:val="0"/>
        </w:rPr>
        <w:lastRenderedPageBreak/>
        <w:t>Contexto y estado del arte</w:t>
      </w:r>
      <w:bookmarkEnd w:id="11"/>
      <w:bookmarkEnd w:id="12"/>
    </w:p>
    <w:p w14:paraId="59569E0C" w14:textId="66165E78" w:rsidR="00F85354" w:rsidRDefault="00C23992" w:rsidP="00F55627">
      <w:pPr>
        <w:pStyle w:val="Ttulo2"/>
        <w:ind w:left="716"/>
        <w:rPr>
          <w:caps w:val="0"/>
        </w:rPr>
      </w:pPr>
      <w:bookmarkStart w:id="13" w:name="_Toc166259990"/>
      <w:r>
        <w:rPr>
          <w:caps w:val="0"/>
        </w:rPr>
        <w:t>Contexto del problema</w:t>
      </w:r>
      <w:bookmarkEnd w:id="13"/>
    </w:p>
    <w:p w14:paraId="5A48906E" w14:textId="0887A0F7" w:rsidR="00CB41D0" w:rsidRDefault="00CB41D0" w:rsidP="00CB41D0">
      <w:r>
        <w:t>Cada año, decenas de personas pierden la vida o sufren graves lesiones practicando ciclismo en las carreteras del País Vasco. Estas tragedias no solo representan pérdidas humanas, si no que evidencian la preocupante situación existente en cuanto a la seguridad sobre la bicicleta. Como varias noticias avalan</w:t>
      </w:r>
      <w:r>
        <w:fldChar w:fldCharType="begin"/>
      </w:r>
      <w:r>
        <w:instrText xml:space="preserve"> ADDIN ZOTERO_ITEM CSL_CITATION {"citationID":"bDx8GIPk","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 </w:t>
      </w:r>
      <w:r>
        <w:fldChar w:fldCharType="begin"/>
      </w:r>
      <w:r>
        <w:instrText xml:space="preserve"> ADDIN ZOTERO_ITEM CSL_CITATION {"citationID":"mMHqoLLi","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xml:space="preserve">. Esto lo convierte en una situación insostenible, donde los datos registran que casi la mitad de los fallecidos en accidentes de carreteras vascas son ciclistas, motoristas o viandantes </w:t>
      </w:r>
      <w:r>
        <w:fldChar w:fldCharType="begin"/>
      </w:r>
      <w:r>
        <w:instrText xml:space="preserve"> ADDIN ZOTERO_ITEM CSL_CITATION {"citationID":"cGbrSEEw","properties":{"formattedCitation":"(Euskadi, 2024)","plainCitation":"(Euskadi, 2024)","noteIndex":0},"citationItems":[{"id":22,"uris":["http://zotero.org/users/local/gYoK5uc9/items/NXT536JV"],"itemData":{"id":22,"type":"webpage","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uthor":[{"family":"Euskadi","given":"elDiario","dropping-particle":"es"}],"accessed":{"date-parts":[["2024",4,29]]},"issued":{"date-parts":[["2024",1,4]]}}}],"schema":"https://github.com/citation-style-language/schema/raw/master/csl-citation.json"} </w:instrText>
      </w:r>
      <w:r>
        <w:fldChar w:fldCharType="separate"/>
      </w:r>
      <w:r w:rsidRPr="008A7DBD">
        <w:rPr>
          <w:rFonts w:ascii="Calibri" w:hAnsi="Calibri" w:cs="Calibri"/>
        </w:rPr>
        <w:t>(Euskadi,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379EDFB3" w:rsidR="00290650" w:rsidRDefault="00CB41D0" w:rsidP="00CB41D0">
      <w:r>
        <w:t xml:space="preserve">El caso más reciente ocurrió apenas un año vista, con el fallecimiento de un joven ciclista de 19 años cerca de la capital vasca </w:t>
      </w:r>
      <w:r w:rsidR="000A0B45">
        <w:t xml:space="preserve">al ser arroyado por un vehículo </w:t>
      </w:r>
      <w:r>
        <w:fldChar w:fldCharType="begin"/>
      </w:r>
      <w:r>
        <w:instrText xml:space="preserve"> ADDIN ZOTERO_ITEM CSL_CITATION {"citationID":"8bixijoL","properties":{"formattedCitation":"({\\i{}Muere un ciclista vasco de 19 a\\uc0\\u241{}os al ser atropellado mientras entrenaba - Eurosport}, 2023)","plainCitation":"(Muere un ciclista vasco de 19 años al ser atropellado mientras entrenaba - Eurosport, 2023)","noteIndex":0},"citationItems":[{"id":24,"uris":["http://zotero.org/users/local/gYoK5uc9/items/ZNJYLF58"],"itemData":{"id":24,"type":"webpage","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ccessed":{"date-parts":[["2024",4,29]]},"issued":{"date-parts":[["2023",11,24]]}}}],"schema":"https://github.com/citation-style-language/schema/raw/master/csl-citation.json"} </w:instrText>
      </w:r>
      <w:r>
        <w:fldChar w:fldCharType="separate"/>
      </w:r>
      <w:r w:rsidRPr="00947E28">
        <w:rPr>
          <w:rFonts w:ascii="Calibri" w:hAnsi="Calibri" w:cs="Calibri"/>
        </w:rPr>
        <w:t>(</w:t>
      </w:r>
      <w:r w:rsidRPr="00947E28">
        <w:rPr>
          <w:rFonts w:ascii="Calibri" w:hAnsi="Calibri" w:cs="Calibri"/>
          <w:i/>
          <w:iCs/>
        </w:rPr>
        <w:t>Muere un ciclista vasco de 19 años al ser atropellado mientras entrenaba - Eurosport</w:t>
      </w:r>
      <w:r w:rsidRPr="00947E28">
        <w:rPr>
          <w:rFonts w:ascii="Calibri" w:hAnsi="Calibri" w:cs="Calibri"/>
        </w:rPr>
        <w: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han sido causados por el tráfico </w:t>
      </w:r>
      <w:r w:rsidR="00290650">
        <w:fldChar w:fldCharType="begin"/>
      </w:r>
      <w:r w:rsidR="00290650">
        <w:instrText xml:space="preserve"> ADDIN ZOTERO_ITEM CSL_CITATION {"citationID":"H4R2ktsz","properties":{"formattedCitation":"({\\i{}Los accidentes de bicicleta m\\uc0\\u225{}s comunes | Michael T. Gibson P.A., Auto Justice Attorney}, 2020)","plainCitation":"(Los accidentes de bicicleta más comunes | Michael T. Gibson P.A., Auto Justice Attorney, 2020)","noteIndex":0},"citationItems":[{"id":28,"uris":["http://zotero.org/users/local/gYoK5uc9/items/S7HRHVEF"],"itemData":{"id":28,"type":"webpage","abstract":"Si usted o un ser querido se lesionó en un accidente de bicicleta, debe ponerse en contacto con un abogado con experiencia en accidentes de bicicleta para conocer sus opciones legales.","language":"es","note":"section: Uncategorized","title":"Los accidentes de bicicleta más comunes | Michael T. Gibson P.A., Auto Justice Attorney","URL":"https://autojusticeattorney.com/es/common-bicycle-accidents/","accessed":{"date-parts":[["2024",4,30]]},"issued":{"date-parts":[["2020",6,30]]}}}],"schema":"https://github.com/citation-style-language/schema/raw/master/csl-citation.json"} </w:instrText>
      </w:r>
      <w:r w:rsidR="00290650">
        <w:fldChar w:fldCharType="separate"/>
      </w:r>
      <w:r w:rsidR="00290650" w:rsidRPr="00290650">
        <w:rPr>
          <w:rFonts w:ascii="Calibri" w:hAnsi="Calibri" w:cs="Calibri"/>
        </w:rPr>
        <w:t>(</w:t>
      </w:r>
      <w:r w:rsidR="00290650" w:rsidRPr="00290650">
        <w:rPr>
          <w:rFonts w:ascii="Calibri" w:hAnsi="Calibri" w:cs="Calibri"/>
          <w:i/>
          <w:iCs/>
        </w:rPr>
        <w:t>Los accidentes de bicicleta más comunes | Michael T. Gibson P.A., Auto Justice Attorney</w:t>
      </w:r>
      <w:r w:rsidR="00290650" w:rsidRPr="00290650">
        <w:rPr>
          <w:rFonts w:ascii="Calibri" w:hAnsi="Calibri" w:cs="Calibri"/>
        </w:rPr>
        <w:t>,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 xml:space="preserve">son las circunstancias meteorológicas </w:t>
      </w:r>
      <w:r w:rsidR="00007F50">
        <w:fldChar w:fldCharType="begin"/>
      </w:r>
      <w:r w:rsidR="00007F50">
        <w:instrText xml:space="preserve"> ADDIN ZOTERO_ITEM CSL_CITATION {"citationID":"uPsMcNC8","properties":{"formattedCitation":"(Cesvimap, 2021)","plainCitation":"(Cesvimap, 2021)","noteIndex":0},"citationItems":[{"id":14,"uris":["http://zotero.org/users/local/gYoK5uc9/items/BU7SSV5I"],"itemData":{"id":14,"type":"webpag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family":"Cesvimap","given":""}],"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4F5DF9ED" w14:textId="49E7817B" w:rsidR="00F22A8A"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9E332E">
        <w:t>Este, s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21E915F7" w14:textId="77777777" w:rsidR="00F22A8A" w:rsidRDefault="00F22A8A" w:rsidP="00CB41D0"/>
    <w:p w14:paraId="5CDD8049" w14:textId="4F26D076" w:rsidR="00F85354" w:rsidRDefault="00C23992" w:rsidP="00F55627">
      <w:pPr>
        <w:pStyle w:val="Ttulo2"/>
        <w:ind w:left="716"/>
        <w:rPr>
          <w:caps w:val="0"/>
        </w:rPr>
      </w:pPr>
      <w:bookmarkStart w:id="14" w:name="_Toc166259991"/>
      <w:r>
        <w:rPr>
          <w:caps w:val="0"/>
        </w:rPr>
        <w:lastRenderedPageBreak/>
        <w:t>Estado del arte</w:t>
      </w:r>
      <w:bookmarkEnd w:id="14"/>
      <w:r w:rsidR="0005699F">
        <w:rPr>
          <w:caps w:val="0"/>
        </w:rPr>
        <w:t xml:space="preserve"> de herramientas similares existentes</w:t>
      </w:r>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15" w:name="_Toc166259992"/>
      <w:proofErr w:type="spellStart"/>
      <w:r>
        <w:t>MeteoRuta</w:t>
      </w:r>
      <w:bookmarkEnd w:id="15"/>
      <w:proofErr w:type="spellEnd"/>
    </w:p>
    <w:p w14:paraId="0763809F" w14:textId="1A27B1AF"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 xml:space="preserve">surgió a inicios del año 2023 y puso a disposición de los ciudadanos españoles una web en la que poder visualizar el estado de las carreteras en tiempo real </w:t>
      </w:r>
      <w:r>
        <w:fldChar w:fldCharType="begin"/>
      </w:r>
      <w:r>
        <w:instrText xml:space="preserve"> ADDIN ZOTERO_ITEM CSL_CITATION {"citationID":"Y8L99mcD","properties":{"formattedCitation":"(Meteorolog\\uc0\\u237{}a, s.\\uc0\\u160{}f.)","plainCitation":"(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family":"Meteorología","given":"Agencia Estatal","dropping-particle":"de"}],"accessed":{"date-parts":[["2024",4,15]]}}}],"schema":"https://github.com/citation-style-language/schema/raw/master/csl-citation.json"} </w:instrText>
      </w:r>
      <w:r>
        <w:fldChar w:fldCharType="separate"/>
      </w:r>
      <w:r w:rsidRPr="004E0035">
        <w:rPr>
          <w:rFonts w:ascii="Calibri" w:hAnsi="Calibri" w:cs="Calibri"/>
        </w:rPr>
        <w:t>(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 </w:t>
      </w:r>
      <w:r w:rsidR="00BB5B73">
        <w:fldChar w:fldCharType="begin"/>
      </w:r>
      <w:r w:rsidR="00BB5B73">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language":"es","note":"section: Consejos","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77777777" w:rsidR="009B0758" w:rsidRPr="00F37CFB" w:rsidRDefault="009B0758" w:rsidP="009B0758">
      <w:pPr>
        <w:rPr>
          <w:i/>
          <w:iCs/>
        </w:rPr>
      </w:pPr>
      <w:bookmarkStart w:id="16" w:name="_Toc165399723"/>
      <w:r w:rsidRPr="00F37CFB">
        <w:rPr>
          <w:noProof/>
        </w:rPr>
        <w:drawing>
          <wp:anchor distT="0" distB="107950" distL="114300" distR="114300" simplePos="0" relativeHeight="251697152"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8">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16"/>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A10317D"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t>,</w:t>
      </w:r>
      <w:r w:rsidR="00F527EC">
        <w:t xml:space="preserve"> que</w:t>
      </w:r>
      <w:r>
        <w:t xml:space="preserve"> no se </w:t>
      </w:r>
      <w:r w:rsidR="00C921D5">
        <w:t>realiza un análisis tan detallado del tráfico como realizará “</w:t>
      </w:r>
      <w:proofErr w:type="spellStart"/>
      <w:r w:rsidR="00C921D5">
        <w:t>Biker</w:t>
      </w:r>
      <w:proofErr w:type="spellEnd"/>
      <w:r w:rsidR="00C921D5">
        <w:t xml:space="preserve">”, etc.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17" w:name="_Toc166259993"/>
      <w:proofErr w:type="spellStart"/>
      <w:r>
        <w:t>Comobity</w:t>
      </w:r>
      <w:bookmarkEnd w:id="17"/>
      <w:proofErr w:type="spellEnd"/>
    </w:p>
    <w:p w14:paraId="177460CB" w14:textId="0B8F9E7B" w:rsidR="00A30720" w:rsidRDefault="00BB5B73" w:rsidP="00F37CFB">
      <w:r>
        <w:t xml:space="preserve">Otra aplicación que puede tener relación en lo que al ámbito de movilidad se refiere, es la aplicación de </w:t>
      </w:r>
      <w:proofErr w:type="spellStart"/>
      <w:r>
        <w:t>Comobity</w:t>
      </w:r>
      <w:proofErr w:type="spellEnd"/>
      <w:r>
        <w:t xml:space="preserve"> </w:t>
      </w:r>
      <w:r>
        <w:fldChar w:fldCharType="begin"/>
      </w:r>
      <w:r>
        <w:instrText xml:space="preserve"> ADDIN ZOTERO_ITEM CSL_CITATION {"citationID":"q5KP2t0V","properties":{"formattedCitation":"({\\i{}Comobity, la App \\uc0\\u171{}segura\\uc0\\u187{} para ciclistas}, s.\\uc0\\u160{}f.)","plainCitation":"(Comobity, la App «segura» para ciclistas, s. f.)","noteIndex":0},"citationItems":[{"id":7,"uris":["http://zotero.org/users/local/gYoK5uc9/items/G3GPARSK"],"itemData":{"id":7,"type":"webpage","title":"Comobity, la App 'segura' para ciclistas","URL":"https://revista.dgt.es/es/reportajes/2015/11NOVIEMBRE/1113Comobity-la-App-segura-para-ciclistas.shtml","accessed":{"date-parts":[["2024",4,15]]}}}],"schema":"https://github.com/citation-style-language/schema/raw/master/csl-citation.json"} </w:instrText>
      </w:r>
      <w:r>
        <w:fldChar w:fldCharType="separate"/>
      </w:r>
      <w:r w:rsidRPr="00A315BF">
        <w:rPr>
          <w:rFonts w:ascii="Calibri" w:hAnsi="Calibri" w:cs="Calibri"/>
        </w:rPr>
        <w:t>(</w:t>
      </w:r>
      <w:proofErr w:type="spellStart"/>
      <w:r w:rsidRPr="00A315BF">
        <w:rPr>
          <w:rFonts w:ascii="Calibri" w:hAnsi="Calibri" w:cs="Calibri"/>
          <w:i/>
          <w:iCs/>
        </w:rPr>
        <w:t>Comobity</w:t>
      </w:r>
      <w:proofErr w:type="spellEnd"/>
      <w:r w:rsidRPr="00A315BF">
        <w:rPr>
          <w:rFonts w:ascii="Calibri" w:hAnsi="Calibri" w:cs="Calibri"/>
          <w:i/>
          <w:iCs/>
        </w:rPr>
        <w:t>, la App «segura» para ciclistas</w:t>
      </w:r>
      <w:r w:rsidRPr="00A315BF">
        <w:rPr>
          <w:rFonts w:ascii="Calibri" w:hAnsi="Calibri" w:cs="Calibri"/>
        </w:rPr>
        <w:t>, s. f.)</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6AC87119" w:rsidR="00634CB4" w:rsidRDefault="00634CB4" w:rsidP="00F37CFB">
      <w:r>
        <w:t>En comparación con “</w:t>
      </w:r>
      <w:proofErr w:type="spellStart"/>
      <w:r>
        <w:t>Biker</w:t>
      </w:r>
      <w:proofErr w:type="spellEnd"/>
      <w:r>
        <w:t xml:space="preserve">”, el análisis realizado sobre el tráfico </w:t>
      </w:r>
      <w:proofErr w:type="spellStart"/>
      <w:r>
        <w:t>si</w:t>
      </w:r>
      <w:proofErr w:type="spellEnd"/>
      <w:r>
        <w:t xml:space="preserve"> que tiene cierta relación, a pesar de que es una herramienta pensada para ser utilizada en tiempo real. Por el contrario, el proyecto realizado tiene como finalidad ayudar en la planificación y que el usuario sea conocedor de las condiciones existentes para la práctica del deporte, por lo que no requiere esa característica de actualización de datos en tiempo real. Se ha de mencionar también, que </w:t>
      </w:r>
      <w:proofErr w:type="spellStart"/>
      <w:r>
        <w:t>Comobity</w:t>
      </w:r>
      <w:proofErr w:type="spellEnd"/>
      <w:r>
        <w:t xml:space="preserve"> no hace ninguna referencia al análisis meteorológico, el cual en “</w:t>
      </w:r>
      <w:proofErr w:type="spellStart"/>
      <w:r>
        <w:t>Biker</w:t>
      </w:r>
      <w:proofErr w:type="spellEnd"/>
      <w:r>
        <w:t>” toma un importante valor.</w:t>
      </w:r>
    </w:p>
    <w:p w14:paraId="0EC2195B" w14:textId="77777777" w:rsidR="00634CB4" w:rsidRDefault="00634CB4" w:rsidP="00F37CFB"/>
    <w:p w14:paraId="66D2929F" w14:textId="77777777" w:rsidR="00634CB4" w:rsidRDefault="00634CB4" w:rsidP="00F37CFB"/>
    <w:p w14:paraId="50BF21CF" w14:textId="1981C390" w:rsidR="00F37CFB" w:rsidRPr="00F37CFB" w:rsidRDefault="00634CB4" w:rsidP="00F37CFB">
      <w:pPr>
        <w:rPr>
          <w:i/>
          <w:iCs/>
        </w:rPr>
      </w:pPr>
      <w:bookmarkStart w:id="18" w:name="_Toc165399724"/>
      <w:bookmarkStart w:id="19" w:name="_Hlk165399679"/>
      <w:r w:rsidRPr="00F37CFB">
        <w:rPr>
          <w:noProof/>
        </w:rPr>
        <w:lastRenderedPageBreak/>
        <w:drawing>
          <wp:anchor distT="0" distB="107950" distL="114300" distR="114300" simplePos="0" relativeHeight="251661824"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9">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F37CFB" w:rsidRPr="00F37CFB">
        <w:rPr>
          <w:b/>
          <w:bCs/>
          <w:noProof/>
        </w:rPr>
        <w:t>2</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18"/>
    </w:p>
    <w:bookmarkEnd w:id="19"/>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0" w:name="_Toc166259994"/>
      <w:r>
        <w:t>TuTiempo.net</w:t>
      </w:r>
      <w:bookmarkEnd w:id="20"/>
    </w:p>
    <w:p w14:paraId="4B34C152" w14:textId="14926D6B" w:rsidR="0017234A" w:rsidRDefault="000B5DE1" w:rsidP="00BB5B73">
      <w:r>
        <w:t xml:space="preserve">La </w:t>
      </w:r>
      <w:r w:rsidR="00634CB4">
        <w:t>web de TuTiempo.net</w:t>
      </w:r>
      <w:r w:rsidR="00BD009D">
        <w:t xml:space="preserve"> </w:t>
      </w:r>
      <w:r w:rsidR="00BD009D">
        <w:fldChar w:fldCharType="begin"/>
      </w:r>
      <w:r w:rsidR="00BD009D">
        <w:instrText xml:space="preserve"> ADDIN ZOTERO_ITEM CSL_CITATION {"citationID":"1q1csNvC","properties":{"formattedCitation":"(S.L, s.\\uc0\\u160{}f.)","plainCitation":"(S.L,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uthor":[{"family":"S.L","given":"Tutiempo Network"}],"accessed":{"date-parts":[["2024",4,15]]}}}],"schema":"https://github.com/citation-style-language/schema/raw/master/csl-citation.json"} </w:instrText>
      </w:r>
      <w:r w:rsidR="00BD009D">
        <w:fldChar w:fldCharType="separate"/>
      </w:r>
      <w:r w:rsidR="00BD009D" w:rsidRPr="007D19E2">
        <w:rPr>
          <w:rFonts w:ascii="Calibri" w:hAnsi="Calibri" w:cs="Calibri"/>
        </w:rPr>
        <w:t>(S.L,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t>queda registrado</w:t>
      </w:r>
      <w:r w:rsidR="0017234A">
        <w:t xml:space="preserve"> mediante entradas de texto, lo que dificulta considerablemente el poder detectar </w:t>
      </w:r>
      <w:r w:rsidR="00F134D2">
        <w:t xml:space="preserve">la localización de </w:t>
      </w:r>
      <w:r w:rsidR="0017234A">
        <w:t>una incidencia en una cierta zona geográfica.</w:t>
      </w:r>
    </w:p>
    <w:p w14:paraId="0EAC6306" w14:textId="7874EDCD" w:rsidR="0017234A" w:rsidRDefault="0017234A" w:rsidP="00BB5B73">
      <w:r>
        <w:t>En comparación con lo que propone</w:t>
      </w:r>
      <w:r w:rsidR="00F134D2">
        <w:t xml:space="preserve"> </w:t>
      </w:r>
      <w:r>
        <w:t>“</w:t>
      </w:r>
      <w:proofErr w:type="spellStart"/>
      <w:r>
        <w:t>Biker</w:t>
      </w:r>
      <w:proofErr w:type="spellEnd"/>
      <w:r>
        <w:t xml:space="preserve">”, la gran diferencia viene en la representación utilizada para mostrar los datos. </w:t>
      </w:r>
      <w:r w:rsidR="00F134D2">
        <w:t xml:space="preserve">Por lo </w:t>
      </w:r>
      <w:proofErr w:type="spellStart"/>
      <w:r w:rsidR="00F134D2">
        <w:t>demas</w:t>
      </w:r>
      <w:proofErr w:type="spellEnd"/>
      <w:r>
        <w:t>, en cuanto a las funcionalidades ofrecidas, esta aplicación tiene bastantes puntos en común con l</w:t>
      </w:r>
      <w:r w:rsidR="00F134D2">
        <w:t>a propuesta realizada</w:t>
      </w:r>
      <w:r>
        <w:t xml:space="preserve">. Sin embargo, como ha ocurrido con otras herramientas previamente analizadas, el análisis sobre el tráfico se espera que sea </w:t>
      </w:r>
      <w:r w:rsidR="00F134D2">
        <w:t>más</w:t>
      </w:r>
      <w:r>
        <w:t xml:space="preserve"> detallado,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33AF35F0" w:rsidR="00F37CFB" w:rsidRPr="00F37CFB" w:rsidRDefault="00F37CFB" w:rsidP="00F37CFB">
      <w:pPr>
        <w:rPr>
          <w:i/>
          <w:iCs/>
        </w:rPr>
      </w:pPr>
      <w:bookmarkStart w:id="21" w:name="_Toc16539972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w:t>
      </w:r>
      <w:r w:rsidRPr="00F37CFB">
        <w:rPr>
          <w:b/>
          <w:bCs/>
        </w:rPr>
        <w:fldChar w:fldCharType="end"/>
      </w:r>
      <w:r w:rsidRPr="00F37CFB">
        <w:rPr>
          <w:b/>
          <w:bCs/>
        </w:rPr>
        <w:t>.</w:t>
      </w:r>
      <w:r w:rsidRPr="002A3D58">
        <w:t xml:space="preserve"> </w:t>
      </w:r>
      <w:r w:rsidRPr="00F37CFB">
        <w:rPr>
          <w:i/>
          <w:iCs/>
        </w:rPr>
        <w:t>Captura de la web TuTiempo.net.</w:t>
      </w:r>
      <w:bookmarkEnd w:id="21"/>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22" w:name="_Toc166259995"/>
      <w:proofErr w:type="spellStart"/>
      <w:r>
        <w:t>Flare</w:t>
      </w:r>
      <w:bookmarkEnd w:id="22"/>
      <w:proofErr w:type="spellEnd"/>
    </w:p>
    <w:p w14:paraId="7BA6B7C2" w14:textId="6BEACFD5" w:rsidR="00F134D2" w:rsidRDefault="00F134D2" w:rsidP="00F134D2">
      <w:r>
        <w:t xml:space="preserve">Por último, se presenta la aplicación de </w:t>
      </w:r>
      <w:proofErr w:type="spellStart"/>
      <w:r>
        <w:t>Flare</w:t>
      </w:r>
      <w:proofErr w:type="spellEnd"/>
      <w:r>
        <w:t xml:space="preserve"> </w:t>
      </w:r>
      <w:r>
        <w:fldChar w:fldCharType="begin"/>
      </w:r>
      <w:r>
        <w:instrText xml:space="preserve"> ADDIN ZOTERO_ITEM CSL_CITATION {"citationID":"OFRs5L5B","properties":{"formattedCitation":"({\\i{}Lanzan una app para detectar autom\\uc0\\u225{}ticamente los accident...}, s.\\uc0\\u160{}f.)","plainCitation":"(Lanzan una app para detectar automáticamente los accident..., s. f.)","noteIndex":0},"citationItems":[{"id":8,"uris":["http://zotero.org/users/local/gYoK5uc9/items/VUHVU93L"],"itemData":{"id":8,"type":"webpag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schema":"https://github.com/citation-style-language/schema/raw/master/csl-citation.json"} </w:instrText>
      </w:r>
      <w:r>
        <w:fldChar w:fldCharType="separate"/>
      </w:r>
      <w:r w:rsidRPr="00A750BC">
        <w:rPr>
          <w:rFonts w:ascii="Calibri" w:hAnsi="Calibri" w:cs="Calibri"/>
        </w:rPr>
        <w:t>(</w:t>
      </w:r>
      <w:r w:rsidRPr="00A750BC">
        <w:rPr>
          <w:rFonts w:ascii="Calibri" w:hAnsi="Calibri" w:cs="Calibri"/>
          <w:i/>
          <w:iCs/>
        </w:rPr>
        <w:t>Lanzan una app para detectar automáticamente los accident...</w:t>
      </w:r>
      <w:r w:rsidRPr="00A750BC">
        <w:rPr>
          <w:rFonts w:ascii="Calibri" w:hAnsi="Calibri" w:cs="Calibri"/>
        </w:rPr>
        <w:t>, s. f.)</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3B4E2513" w:rsidR="0005699F" w:rsidRP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sobre las bicicletas.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o a la práctica del deporte.</w:t>
      </w:r>
      <w:r w:rsidR="004E1E80">
        <w:t xml:space="preserve"> </w:t>
      </w:r>
    </w:p>
    <w:p w14:paraId="2EDD3B88" w14:textId="431485D9" w:rsidR="001443DC" w:rsidRPr="0005699F" w:rsidRDefault="0005699F" w:rsidP="0005699F">
      <w:pPr>
        <w:pStyle w:val="Ttulo2"/>
        <w:ind w:left="716"/>
        <w:rPr>
          <w:caps w:val="0"/>
        </w:rPr>
      </w:pPr>
      <w:r>
        <w:rPr>
          <w:caps w:val="0"/>
        </w:rPr>
        <w:lastRenderedPageBreak/>
        <w:t>Estado del arte de las</w:t>
      </w:r>
      <w:r w:rsidR="001443DC" w:rsidRPr="0005699F">
        <w:rPr>
          <w:caps w:val="0"/>
        </w:rPr>
        <w:t xml:space="preserve"> tecnologías</w:t>
      </w:r>
      <w:r>
        <w:rPr>
          <w:caps w:val="0"/>
        </w:rPr>
        <w:t xml:space="preserve"> </w:t>
      </w:r>
      <w:r w:rsidR="00DB46A4">
        <w:rPr>
          <w:caps w:val="0"/>
        </w:rPr>
        <w:t>a utilizar</w:t>
      </w:r>
    </w:p>
    <w:p w14:paraId="48B2A4B1" w14:textId="1D767A1E" w:rsidR="001443DC" w:rsidRDefault="001443DC" w:rsidP="00BB5B73">
      <w:r>
        <w:t xml:space="preserve">Una vez </w:t>
      </w:r>
      <w:r w:rsidR="001545FE">
        <w:t>analizadas</w:t>
      </w:r>
      <w:r>
        <w:t xml:space="preserve"> las </w:t>
      </w:r>
      <w:r w:rsidR="001545FE">
        <w:t>alternativas</w:t>
      </w:r>
      <w:r>
        <w:t xml:space="preserve"> existentes, se investigará y justificará la razón d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285270">
        <w:t>y s</w:t>
      </w:r>
      <w:r w:rsidR="0005699F">
        <w:t xml:space="preserve">e </w:t>
      </w:r>
      <w:r w:rsidR="00285270">
        <w:t>razonará la elección de la herramienta a utilizar.</w:t>
      </w:r>
    </w:p>
    <w:p w14:paraId="4A354035" w14:textId="5D14C12F" w:rsidR="00285270" w:rsidRDefault="00285270" w:rsidP="0005699F">
      <w:pPr>
        <w:pStyle w:val="Ttulo3"/>
        <w:ind w:left="709" w:hanging="709"/>
      </w:pPr>
      <w:proofErr w:type="spellStart"/>
      <w:r>
        <w:t>APIs</w:t>
      </w:r>
      <w:proofErr w:type="spellEnd"/>
    </w:p>
    <w:p w14:paraId="1D25B248" w14:textId="77777777" w:rsidR="00285270" w:rsidRDefault="00285270" w:rsidP="00BB5B73"/>
    <w:p w14:paraId="76898095" w14:textId="26DFF085" w:rsidR="009E729C" w:rsidRDefault="00DE1938" w:rsidP="00F55627">
      <w:pPr>
        <w:pStyle w:val="Ttulo2"/>
        <w:ind w:left="716"/>
        <w:rPr>
          <w:caps w:val="0"/>
        </w:rPr>
      </w:pPr>
      <w:bookmarkStart w:id="23" w:name="_Toc166259998"/>
      <w:r>
        <w:rPr>
          <w:caps w:val="0"/>
        </w:rPr>
        <w:t>Conclusiones</w:t>
      </w:r>
      <w:bookmarkEnd w:id="23"/>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59F509B9" w14:textId="66C5CFBA" w:rsidR="00DB46A4" w:rsidRPr="00BB5B73" w:rsidRDefault="00DB46A4" w:rsidP="00DB46A4">
      <w:r>
        <w:t>Los pilares mencionados sobre los que se basará “</w:t>
      </w:r>
      <w:proofErr w:type="spellStart"/>
      <w:r>
        <w:t>Biker</w:t>
      </w:r>
      <w:proofErr w:type="spellEnd"/>
      <w:r>
        <w:t>” se pued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Por su parte, el análisis meteorológico incluirá una serie de mediciones de diferentes índices meteorológicos, como puede ser el viento, la lluvia y la temperatura, permitiendo la planificación y valoración de si es adecuado la práctica de este deporte en ese instante.</w:t>
      </w:r>
    </w:p>
    <w:p w14:paraId="7918F014" w14:textId="77777777" w:rsidR="00DB46A4" w:rsidRPr="00DB46A4" w:rsidRDefault="00DB46A4"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24" w:name="_Toc147741196"/>
      <w:bookmarkStart w:id="25" w:name="_Toc166259999"/>
      <w:r w:rsidRPr="007A5E65">
        <w:rPr>
          <w:caps w:val="0"/>
        </w:rPr>
        <w:lastRenderedPageBreak/>
        <w:t xml:space="preserve">Objetivos concretos y </w:t>
      </w:r>
      <w:r w:rsidR="006F5351">
        <w:rPr>
          <w:caps w:val="0"/>
        </w:rPr>
        <w:t>alcance</w:t>
      </w:r>
      <w:bookmarkEnd w:id="24"/>
      <w:bookmarkEnd w:id="25"/>
    </w:p>
    <w:p w14:paraId="148CE68E" w14:textId="77777777" w:rsidR="00C308C3" w:rsidRDefault="00C308C3" w:rsidP="00C308C3">
      <w:r w:rsidRPr="00DB1A02">
        <w:t>Este apartado es el puente entre el estudio del dominio y la contribución a realizar. Según el tipo concreto de trabajo, el bloque se puede organizar de distintas formas, pero los siguientes elementos deberían estar presentes con mayor o menor detalle.</w:t>
      </w:r>
    </w:p>
    <w:p w14:paraId="7C75878F" w14:textId="77777777" w:rsidR="00C308C3" w:rsidRPr="00DB1A02" w:rsidRDefault="00C308C3" w:rsidP="00C308C3"/>
    <w:p w14:paraId="43DE7F12" w14:textId="77777777" w:rsidR="00C308C3" w:rsidRPr="008414E8" w:rsidRDefault="00C308C3" w:rsidP="00795A39">
      <w:pPr>
        <w:pStyle w:val="Ttulo2"/>
        <w:ind w:left="716"/>
        <w:rPr>
          <w:caps w:val="0"/>
        </w:rPr>
      </w:pPr>
      <w:bookmarkStart w:id="26" w:name="_Toc147741197"/>
      <w:bookmarkStart w:id="27" w:name="_Toc166260000"/>
      <w:r>
        <w:rPr>
          <w:caps w:val="0"/>
        </w:rPr>
        <w:t>Objetivo general</w:t>
      </w:r>
      <w:bookmarkEnd w:id="26"/>
      <w:bookmarkEnd w:id="27"/>
    </w:p>
    <w:p w14:paraId="0D9FD0FF" w14:textId="77777777" w:rsidR="00D355ED" w:rsidRDefault="00D355ED" w:rsidP="00D355ED">
      <w:r>
        <w:t>Los proyectos de análisis de datos aplicados buscan generar un impacto significativo y medible, más allá de la simple creación de herramientas o metodologías. Su propósito es demostrar la eficacia del análisis de datos mediante la propuesta de enfoques innovadores o el desarrollo de nuevas tecnologías de análisis. Así, el objetivo de estos proyectos no debe ser simplemente “crear una herramienta analítica” o “desarrollar una metodología”, sino enfocarse en lograr análisis detallados y bien articulados que ofrezcan resultados observables y aplicables.</w:t>
      </w:r>
    </w:p>
    <w:p w14:paraId="086AA52A" w14:textId="47219191" w:rsidR="00C308C3" w:rsidRDefault="00D355ED" w:rsidP="00D355ED">
      <w:r>
        <w:t xml:space="preserve">Por ejemplo, un objetivo general pertinente podría ser: Desarrollar y aplicar un modelo analítico avanzado para la predicción y comprensión de tendencias en grandes conjuntos de datos, permitiendo su interpretación y manipulación en tiempo real a través de una interfaz interactiva. Este proyecto implicaría no solo la creación de un sistema para el análisis de datos, sino también la integración de técnicas de machine </w:t>
      </w:r>
      <w:proofErr w:type="spellStart"/>
      <w:r>
        <w:t>learning</w:t>
      </w:r>
      <w:proofErr w:type="spellEnd"/>
      <w:r>
        <w:t xml:space="preserve"> y visualización de datos para proporcionar una solución robusta y segura que mejore la toma de decisiones basada en datos. Además, se detallarán los procesos de desarrollo del sistema analítico y las tecnologías utilizadas, asegurando que el análisis sea lo más eficiente y seguro posible, y que esté preparado para abordar y mitigar posibles desafíos y vulnerabilidades</w:t>
      </w:r>
      <w:r w:rsidR="00C308C3">
        <w:t>.</w:t>
      </w:r>
    </w:p>
    <w:p w14:paraId="7E4EFF17" w14:textId="77777777" w:rsidR="00C308C3" w:rsidRPr="000D09A0" w:rsidRDefault="00C308C3" w:rsidP="00C308C3"/>
    <w:p w14:paraId="379D1675" w14:textId="77777777" w:rsidR="00C308C3" w:rsidRPr="00795A39" w:rsidRDefault="00C308C3" w:rsidP="00795A39">
      <w:pPr>
        <w:pStyle w:val="Ttulo2"/>
        <w:ind w:left="716"/>
        <w:rPr>
          <w:caps w:val="0"/>
        </w:rPr>
      </w:pPr>
      <w:bookmarkStart w:id="28" w:name="_Toc147741198"/>
      <w:bookmarkStart w:id="29" w:name="_Toc166260001"/>
      <w:r>
        <w:rPr>
          <w:caps w:val="0"/>
        </w:rPr>
        <w:t>Objetivos específicos</w:t>
      </w:r>
      <w:bookmarkEnd w:id="28"/>
      <w:bookmarkEnd w:id="29"/>
    </w:p>
    <w:p w14:paraId="20735F25" w14:textId="77777777" w:rsidR="00C308C3" w:rsidRDefault="00C308C3" w:rsidP="00C308C3">
      <w:r>
        <w:t>Independientemente del tipo de trabajo, el objetivo general típicamente se dividirá en un conjunto de objetivos más específicos analizables por separado. Suelen ser explicaciones de los diferentes pasos a seguir en la consecución del objetivo general.</w:t>
      </w:r>
    </w:p>
    <w:p w14:paraId="0515E3B7" w14:textId="77777777" w:rsidR="00C308C3" w:rsidRDefault="00C308C3" w:rsidP="00C308C3">
      <w:r>
        <w:lastRenderedPageBreak/>
        <w:t>Con los objetivos específicos, has de concretar qué pretendes conseguir. Se formulan con un verbo en infinitivo más el contenido del objeto de estudio. Se suelen usar viñetas para cada uno de los objetivos. Se pueden utilizar fórmulas verbales, como las siguientes:</w:t>
      </w:r>
    </w:p>
    <w:p w14:paraId="33CD8BB8" w14:textId="77777777" w:rsidR="00C308C3" w:rsidRDefault="00C308C3" w:rsidP="00C308C3">
      <w:bookmarkStart w:id="30" w:name="_Hlk36567089"/>
      <w:r>
        <w:t>Analizar – Calcular – Clasificar – Comparar – Conocer - Cuantificar – Desarrollar - Describir – Descubrir - Determinar – Establecer – Explorar -Identificar –Indagar - Medir – Sintetizar – Verificar.</w:t>
      </w:r>
      <w:bookmarkEnd w:id="30"/>
    </w:p>
    <w:p w14:paraId="6F75DA12" w14:textId="77777777" w:rsidR="00C308C3" w:rsidRDefault="00C308C3" w:rsidP="00C308C3"/>
    <w:p w14:paraId="173BE8A4" w14:textId="2B52DE3A" w:rsidR="00C308C3" w:rsidRPr="003B2360" w:rsidRDefault="006F5351" w:rsidP="00795A39">
      <w:pPr>
        <w:pStyle w:val="Ttulo2"/>
        <w:ind w:left="716"/>
        <w:rPr>
          <w:caps w:val="0"/>
        </w:rPr>
      </w:pPr>
      <w:bookmarkStart w:id="31" w:name="_Toc147741199"/>
      <w:bookmarkStart w:id="32" w:name="_Toc166260002"/>
      <w:r>
        <w:rPr>
          <w:caps w:val="0"/>
        </w:rPr>
        <w:t>Alcance</w:t>
      </w:r>
      <w:bookmarkEnd w:id="31"/>
      <w:bookmarkEnd w:id="32"/>
    </w:p>
    <w:p w14:paraId="7058980B" w14:textId="77777777" w:rsidR="00C308C3" w:rsidRDefault="00C308C3" w:rsidP="00C308C3">
      <w:r>
        <w:t>La metodología del trabajo debe describir qué pasos se van a dar, el porqué de cada paso, qué instrumentos se van a utilizar, cómo se van a analizar los resultados, etc.</w:t>
      </w:r>
    </w:p>
    <w:p w14:paraId="48DB17D8" w14:textId="553A2A19" w:rsidR="003233AB" w:rsidRDefault="00C308C3" w:rsidP="003233AB">
      <w:r>
        <w:t xml:space="preserve">Para las tipologías de desarrollo práctico y de planificación de un proyecto de desarrollo de software se suele trabajar con técnicas de desarrollo ágil o tradicional como pueden ser Scrum, XP, Proceso Unificado, Métrica v.3, RUP, MSF, Kanban, </w:t>
      </w:r>
      <w:proofErr w:type="spellStart"/>
      <w:r>
        <w:t>Scrumban</w:t>
      </w:r>
      <w:proofErr w:type="spellEnd"/>
      <w:r>
        <w:t xml:space="preserve">, </w:t>
      </w:r>
      <w:proofErr w:type="spellStart"/>
      <w:r>
        <w:t>SAFe</w:t>
      </w:r>
      <w:proofErr w:type="spellEnd"/>
      <w:r>
        <w:t xml:space="preserve"> o Lean, entre otros. Aunque, no necesariamente hay que seguir una técnica concreta de desarrollo, y también se puede trabajar con un modelo de desarrollo de software como puede ser espiral, iterativo e incremental o CBSE, describiendo las fases o actividades comunes en todo proceso de desarrollo de software.</w:t>
      </w:r>
      <w:r w:rsidR="003233AB">
        <w:t xml:space="preserve"> También puede consultar metodologías de desarrollo del tipo CRISP-DM </w:t>
      </w:r>
      <w:r w:rsidR="00B97395">
        <w:t>para proyectos de análisis de datos.</w:t>
      </w:r>
    </w:p>
    <w:p w14:paraId="1F6DD7E6" w14:textId="77777777" w:rsidR="00C308C3" w:rsidRDefault="00C308C3" w:rsidP="00C308C3">
      <w:r>
        <w:t>Si estás realizando un trabajo de tipo 3. Desarrollo de metodología, es importante que no te confundas: una cosa es la metodología con la que desarrollas el TFE (análisis previo, propuesta de objetivos, planteamiento de la metodología, evaluación) y otra la nueva forma de hacer las cosas en el ámbito de la ingeniería del software, de la ingeniería web y de la seguridad informática que estás proponiendo.</w:t>
      </w:r>
    </w:p>
    <w:p w14:paraId="54004EF2" w14:textId="77777777" w:rsidR="00C308C3" w:rsidRDefault="00C308C3" w:rsidP="00C308C3">
      <w:pPr>
        <w:spacing w:before="0" w:after="0" w:line="240" w:lineRule="auto"/>
        <w:jc w:val="left"/>
      </w:pPr>
      <w:r>
        <w:br w:type="page"/>
      </w:r>
    </w:p>
    <w:p w14:paraId="2B1163D8" w14:textId="1051294E" w:rsidR="006F5351" w:rsidRPr="006F5351" w:rsidRDefault="006F5351" w:rsidP="006F5351">
      <w:pPr>
        <w:pStyle w:val="Ttulo1"/>
        <w:rPr>
          <w:caps w:val="0"/>
        </w:rPr>
      </w:pPr>
      <w:bookmarkStart w:id="33" w:name="_Toc166260003"/>
      <w:r>
        <w:rPr>
          <w:caps w:val="0"/>
        </w:rPr>
        <w:lastRenderedPageBreak/>
        <w:t>Metodología</w:t>
      </w:r>
      <w:r w:rsidRPr="007A5E65">
        <w:rPr>
          <w:caps w:val="0"/>
        </w:rPr>
        <w:t xml:space="preserve"> de trabajo</w:t>
      </w:r>
      <w:bookmarkEnd w:id="33"/>
    </w:p>
    <w:p w14:paraId="44933AA9" w14:textId="77777777" w:rsidR="006F5351" w:rsidRDefault="006F5351">
      <w:pPr>
        <w:spacing w:before="0" w:after="0" w:line="240" w:lineRule="auto"/>
        <w:jc w:val="left"/>
        <w:rPr>
          <w:rFonts w:asciiTheme="majorHAnsi" w:hAnsiTheme="majorHAnsi"/>
          <w:bCs/>
          <w:color w:val="0098CD"/>
          <w:kern w:val="32"/>
          <w:sz w:val="36"/>
          <w:szCs w:val="32"/>
        </w:rPr>
      </w:pPr>
      <w:r>
        <w:rPr>
          <w:caps/>
        </w:rPr>
        <w:br w:type="page"/>
      </w:r>
    </w:p>
    <w:p w14:paraId="2AE18331" w14:textId="4A51F0E4" w:rsidR="00C308C3" w:rsidRPr="007A5E65" w:rsidRDefault="00F77FBA" w:rsidP="00C308C3">
      <w:pPr>
        <w:pStyle w:val="Ttulo1"/>
        <w:rPr>
          <w:caps w:val="0"/>
        </w:rPr>
      </w:pPr>
      <w:bookmarkStart w:id="34" w:name="_Toc166260004"/>
      <w:r>
        <w:rPr>
          <w:caps w:val="0"/>
        </w:rPr>
        <w:lastRenderedPageBreak/>
        <w:t>Marco normativo</w:t>
      </w:r>
      <w:r w:rsidR="00B56B0A">
        <w:rPr>
          <w:caps w:val="0"/>
        </w:rPr>
        <w:t xml:space="preserve"> (eliminar)</w:t>
      </w:r>
      <w:bookmarkEnd w:id="34"/>
    </w:p>
    <w:p w14:paraId="468464C1" w14:textId="77777777" w:rsidR="00461979" w:rsidRDefault="00461979" w:rsidP="00461979">
      <w:r>
        <w:t>Es necesario que revises la normativa actual sobre privacidad y protección de datos personales. Si has incluido datos personales de terceros identificados o identificables, cuyo tratamiento es indispensable para el desarrollo del TFE, debes hacer especial consideración al RGPD y a la Ley Orgánica 3/2018 (NLOPD).</w:t>
      </w:r>
    </w:p>
    <w:p w14:paraId="601A262A" w14:textId="77777777" w:rsidR="00461979" w:rsidRDefault="00461979" w:rsidP="00461979"/>
    <w:p w14:paraId="6637023B" w14:textId="77777777" w:rsidR="00461979" w:rsidRDefault="00461979" w:rsidP="00461979">
      <w:r>
        <w:t xml:space="preserve">En términos prácticos, se debe determinar qué datos se van a tratar, con qué finalidades y qué tipo de operaciones de tratamiento se llevarán a cabo, documentando todo el proceso, de manera que pueda demostrarse la diligencia de la actuación ante los interesados (titulares de los datos) y las autoridades de supervisión. </w:t>
      </w:r>
    </w:p>
    <w:p w14:paraId="675D7DA1" w14:textId="77777777" w:rsidR="00461979" w:rsidRDefault="00461979" w:rsidP="00461979"/>
    <w:p w14:paraId="08A96E6C" w14:textId="77777777" w:rsidR="00461979" w:rsidRDefault="00461979" w:rsidP="00461979">
      <w:r>
        <w:t>Finalmente, las medidas dirigidas a garantizar el cumplimiento del Reglamento deberán tener en cuenta la naturaleza, el ámbito, el contexto y los fines del tratamiento, así como el riesgo para los derechos y libertades de las personas.</w:t>
      </w:r>
    </w:p>
    <w:p w14:paraId="66FDCC0C" w14:textId="77777777" w:rsidR="00461979" w:rsidRDefault="00461979" w:rsidP="00461979"/>
    <w:p w14:paraId="1D194E06" w14:textId="0D03159A" w:rsidR="00461979" w:rsidRDefault="00461979" w:rsidP="00461979">
      <w:r>
        <w:t>Para aplicar correctamente la normativa debes revisar</w:t>
      </w:r>
      <w:r w:rsidR="002B40D3">
        <w:t>en instrucciones</w:t>
      </w:r>
      <w:r>
        <w:t xml:space="preserve"> el Anexo N°1 “Guía sobre privacidad y protección de datos personales”.</w:t>
      </w:r>
    </w:p>
    <w:p w14:paraId="7D49C846" w14:textId="56DAA5D9" w:rsidR="00C308C3" w:rsidRPr="00B745F2" w:rsidRDefault="00C308C3" w:rsidP="00461979">
      <w:r w:rsidRPr="00BD1D22">
        <w:t xml:space="preserve">. </w:t>
      </w:r>
      <w:r>
        <w:br w:type="page"/>
      </w:r>
    </w:p>
    <w:p w14:paraId="730CF473" w14:textId="7614A5F6" w:rsidR="00C84740" w:rsidRPr="000D09A0" w:rsidRDefault="009A2FA9" w:rsidP="000D09A0">
      <w:pPr>
        <w:pStyle w:val="Ttulo1"/>
      </w:pPr>
      <w:bookmarkStart w:id="35" w:name="_Toc166260005"/>
      <w:bookmarkEnd w:id="3"/>
      <w:bookmarkEnd w:id="4"/>
      <w:r>
        <w:rPr>
          <w:caps w:val="0"/>
        </w:rPr>
        <w:lastRenderedPageBreak/>
        <w:t>Desarrollo específico de la contribución</w:t>
      </w:r>
      <w:bookmarkEnd w:id="35"/>
    </w:p>
    <w:p w14:paraId="2EA89AEC" w14:textId="29D76E58"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634228BC" w:rsidR="00C84740" w:rsidRDefault="00274397" w:rsidP="000D09A0">
      <w:pPr>
        <w:pStyle w:val="Ttulo2"/>
        <w:rPr>
          <w:caps w:val="0"/>
        </w:rPr>
      </w:pPr>
      <w:bookmarkStart w:id="36" w:name="_Toc166260006"/>
      <w:r>
        <w:rPr>
          <w:caps w:val="0"/>
        </w:rPr>
        <w:t xml:space="preserve">Captura y procesamiento </w:t>
      </w:r>
      <w:r w:rsidR="00B56B0A">
        <w:rPr>
          <w:caps w:val="0"/>
        </w:rPr>
        <w:t>de datos</w:t>
      </w:r>
      <w:bookmarkEnd w:id="36"/>
    </w:p>
    <w:p w14:paraId="7C21A85C" w14:textId="2614B090" w:rsidR="00274397" w:rsidRPr="00274397" w:rsidRDefault="00274397" w:rsidP="00274397">
      <w:pPr>
        <w:pStyle w:val="Ttulo2"/>
      </w:pPr>
      <w:bookmarkStart w:id="37" w:name="_Toc166260007"/>
      <w:r>
        <w:rPr>
          <w:caps w:val="0"/>
        </w:rPr>
        <w:t>Almacenamiento de datos</w:t>
      </w:r>
      <w:bookmarkEnd w:id="37"/>
    </w:p>
    <w:p w14:paraId="08ECC6FF" w14:textId="4E853FA9" w:rsidR="00274397" w:rsidRPr="00274397" w:rsidRDefault="00274397" w:rsidP="00274397">
      <w:pPr>
        <w:pStyle w:val="Ttulo2"/>
        <w:rPr>
          <w:caps w:val="0"/>
        </w:rPr>
      </w:pPr>
      <w:bookmarkStart w:id="38" w:name="_Toc166260008"/>
      <w:r>
        <w:rPr>
          <w:caps w:val="0"/>
        </w:rPr>
        <w:t>Limpieza de datos</w:t>
      </w:r>
      <w:bookmarkEnd w:id="38"/>
      <w:r>
        <w:rPr>
          <w:caps w:val="0"/>
        </w:rPr>
        <w:t xml:space="preserve"> </w:t>
      </w:r>
    </w:p>
    <w:p w14:paraId="10F40AA5" w14:textId="7966381A" w:rsidR="00274397" w:rsidRPr="000D09A0" w:rsidRDefault="00274397" w:rsidP="00274397">
      <w:pPr>
        <w:pStyle w:val="Ttulo2"/>
      </w:pPr>
      <w:bookmarkStart w:id="39" w:name="_Toc166260009"/>
      <w:r>
        <w:rPr>
          <w:caps w:val="0"/>
        </w:rPr>
        <w:t>Análisis exploratorio de datos (EDA)</w:t>
      </w:r>
      <w:bookmarkEnd w:id="39"/>
    </w:p>
    <w:p w14:paraId="0F2ACA95" w14:textId="0E6131A8" w:rsidR="00274397" w:rsidRDefault="00274397" w:rsidP="00274397">
      <w:pPr>
        <w:pStyle w:val="Ttulo2"/>
        <w:rPr>
          <w:caps w:val="0"/>
        </w:rPr>
      </w:pPr>
      <w:bookmarkStart w:id="40" w:name="_Toc166260010"/>
      <w:r>
        <w:rPr>
          <w:caps w:val="0"/>
        </w:rPr>
        <w:t>Análisis predictivo</w:t>
      </w:r>
      <w:bookmarkEnd w:id="40"/>
    </w:p>
    <w:p w14:paraId="315A2901" w14:textId="01505328" w:rsidR="00274397" w:rsidRPr="00274397" w:rsidRDefault="00274397" w:rsidP="00274397">
      <w:pPr>
        <w:pStyle w:val="Ttulo2"/>
        <w:rPr>
          <w:caps w:val="0"/>
        </w:rPr>
      </w:pPr>
      <w:bookmarkStart w:id="41" w:name="_Toc166260011"/>
      <w:r>
        <w:rPr>
          <w:caps w:val="0"/>
        </w:rPr>
        <w:t>Visualización de datos</w:t>
      </w:r>
      <w:bookmarkEnd w:id="41"/>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42" w:name="_Toc437515559"/>
      <w:bookmarkStart w:id="43" w:name="_Toc14106981"/>
      <w:bookmarkStart w:id="44" w:name="_Toc166260012"/>
      <w:r w:rsidRPr="000D09A0">
        <w:t>“</w:t>
      </w:r>
      <w:r w:rsidR="005D549B" w:rsidRPr="000D09A0">
        <w:t>Título 3</w:t>
      </w:r>
      <w:r w:rsidRPr="000D09A0">
        <w:t>”</w:t>
      </w:r>
      <w:r w:rsidR="005D549B" w:rsidRPr="000D09A0">
        <w:t xml:space="preserve"> del menú de estilos</w:t>
      </w:r>
      <w:bookmarkEnd w:id="42"/>
      <w:bookmarkEnd w:id="43"/>
      <w:bookmarkEnd w:id="44"/>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45" w:name="_Toc437515560"/>
      <w:bookmarkStart w:id="46" w:name="_Toc14106982"/>
      <w:r w:rsidRPr="000D09A0">
        <w:t>“</w:t>
      </w:r>
      <w:r w:rsidR="005D549B" w:rsidRPr="000D09A0">
        <w:t>Título 4</w:t>
      </w:r>
      <w:r w:rsidRPr="000D09A0">
        <w:t>”</w:t>
      </w:r>
      <w:r w:rsidR="005D549B" w:rsidRPr="000D09A0">
        <w:t xml:space="preserve"> del menú de estilos</w:t>
      </w:r>
      <w:bookmarkEnd w:id="45"/>
      <w:bookmarkEnd w:id="46"/>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47" w:name="_Toc166260013"/>
      <w:r>
        <w:rPr>
          <w:caps w:val="0"/>
        </w:rPr>
        <w:lastRenderedPageBreak/>
        <w:t>C</w:t>
      </w:r>
      <w:r w:rsidR="00EF14BC">
        <w:rPr>
          <w:caps w:val="0"/>
        </w:rPr>
        <w:t>ódigo fuente y datos analizados</w:t>
      </w:r>
      <w:bookmarkEnd w:id="47"/>
    </w:p>
    <w:p w14:paraId="3332742A" w14:textId="0D830F0C" w:rsidR="00DA0FCE" w:rsidRPr="000D09A0" w:rsidRDefault="001C1B5D" w:rsidP="000D09A0">
      <w:pPr>
        <w:pStyle w:val="Ttulo2"/>
      </w:pPr>
      <w:r>
        <w:rPr>
          <w:caps w:val="0"/>
        </w:rPr>
        <w:t xml:space="preserve"> </w:t>
      </w:r>
      <w:bookmarkStart w:id="48" w:name="_Toc166260014"/>
      <w:r w:rsidR="00811669">
        <w:rPr>
          <w:caps w:val="0"/>
        </w:rPr>
        <w:t>Código fuente</w:t>
      </w:r>
      <w:bookmarkEnd w:id="48"/>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49" w:name="_Toc166260015"/>
      <w:r w:rsidR="00811669">
        <w:rPr>
          <w:caps w:val="0"/>
        </w:rPr>
        <w:t xml:space="preserve">Datos </w:t>
      </w:r>
      <w:r w:rsidR="00B60548">
        <w:rPr>
          <w:caps w:val="0"/>
        </w:rPr>
        <w:t>Analizados</w:t>
      </w:r>
      <w:bookmarkEnd w:id="49"/>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2EC88688" w14:textId="61A4B5D9" w:rsidR="000D09A0" w:rsidRPr="001032C7" w:rsidRDefault="00920B7C" w:rsidP="00B51192">
      <w:pPr>
        <w:pStyle w:val="Ttulo1"/>
        <w:rPr>
          <w:caps w:val="0"/>
        </w:rPr>
      </w:pPr>
      <w:bookmarkStart w:id="50" w:name="_Toc166260016"/>
      <w:r w:rsidRPr="001032C7">
        <w:rPr>
          <w:caps w:val="0"/>
        </w:rPr>
        <w:lastRenderedPageBreak/>
        <w:t>C</w:t>
      </w:r>
      <w:r w:rsidR="00CC3CB9" w:rsidRPr="001032C7">
        <w:rPr>
          <w:caps w:val="0"/>
        </w:rPr>
        <w:t>onclusiones</w:t>
      </w:r>
      <w:bookmarkEnd w:id="50"/>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03AD2D01" w:rsidR="00E62AD5" w:rsidRPr="007A5E65" w:rsidRDefault="00E76D35" w:rsidP="00E62AD5">
      <w:pPr>
        <w:pStyle w:val="Ttulo1"/>
        <w:rPr>
          <w:caps w:val="0"/>
        </w:rPr>
      </w:pPr>
      <w:r>
        <w:rPr>
          <w:caps w:val="0"/>
        </w:rPr>
        <w:lastRenderedPageBreak/>
        <w:t xml:space="preserve"> </w:t>
      </w:r>
      <w:bookmarkStart w:id="51" w:name="_Toc166260017"/>
      <w:r>
        <w:rPr>
          <w:caps w:val="0"/>
        </w:rPr>
        <w:t>Limitaciones y prospectiva</w:t>
      </w:r>
      <w:bookmarkEnd w:id="51"/>
    </w:p>
    <w:p w14:paraId="10DAFEDC" w14:textId="2EAAE7E0" w:rsidR="00E62AD5" w:rsidRPr="007A5E65" w:rsidRDefault="00535F70" w:rsidP="00E62AD5">
      <w:pPr>
        <w:pStyle w:val="Ttulo2"/>
        <w:rPr>
          <w:caps w:val="0"/>
        </w:rPr>
      </w:pPr>
      <w:bookmarkStart w:id="52" w:name="_Toc166260018"/>
      <w:r>
        <w:rPr>
          <w:caps w:val="0"/>
        </w:rPr>
        <w:t>Limitaciones</w:t>
      </w:r>
      <w:bookmarkEnd w:id="52"/>
    </w:p>
    <w:p w14:paraId="170B8091" w14:textId="7FA97C20" w:rsidR="00E62AD5" w:rsidRDefault="00A83514" w:rsidP="00E62AD5">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F500348" w14:textId="77777777" w:rsidR="00E62AD5" w:rsidRPr="007A5E65" w:rsidRDefault="00E62AD5" w:rsidP="00E62AD5">
      <w:pPr>
        <w:pStyle w:val="Ttulo2"/>
        <w:rPr>
          <w:caps w:val="0"/>
        </w:rPr>
      </w:pPr>
      <w:bookmarkStart w:id="53" w:name="_Toc54278735"/>
      <w:bookmarkStart w:id="54" w:name="_Toc147741214"/>
      <w:bookmarkStart w:id="55" w:name="_Toc166260019"/>
      <w:r w:rsidRPr="007A5E65">
        <w:rPr>
          <w:caps w:val="0"/>
        </w:rPr>
        <w:t>Trabajo futuro</w:t>
      </w:r>
      <w:bookmarkEnd w:id="53"/>
      <w:bookmarkEnd w:id="54"/>
      <w:bookmarkEnd w:id="55"/>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56" w:name="_Toc166260020"/>
      <w:r>
        <w:lastRenderedPageBreak/>
        <w:t>Referencias bibliográficas</w:t>
      </w:r>
      <w:bookmarkEnd w:id="56"/>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326241"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855D70">
        <w:rPr>
          <w:i/>
          <w:iCs/>
          <w:highlight w:val="yellow"/>
          <w:lang w:val="es-ES"/>
        </w:rPr>
        <w:t xml:space="preserve">Reading &amp; </w:t>
      </w:r>
      <w:proofErr w:type="spellStart"/>
      <w:r w:rsidRPr="00855D70">
        <w:rPr>
          <w:i/>
          <w:iCs/>
          <w:highlight w:val="yellow"/>
          <w:lang w:val="es-ES"/>
        </w:rPr>
        <w:t>Writing</w:t>
      </w:r>
      <w:proofErr w:type="spellEnd"/>
      <w:r w:rsidRPr="00855D70">
        <w:rPr>
          <w:i/>
          <w:iCs/>
          <w:highlight w:val="yellow"/>
          <w:lang w:val="es-ES"/>
        </w:rPr>
        <w:t xml:space="preserve"> </w:t>
      </w:r>
      <w:proofErr w:type="spellStart"/>
      <w:r w:rsidRPr="00855D70">
        <w:rPr>
          <w:i/>
          <w:iCs/>
          <w:highlight w:val="yellow"/>
          <w:lang w:val="es-ES"/>
        </w:rPr>
        <w:t>Quarterly</w:t>
      </w:r>
      <w:proofErr w:type="spellEnd"/>
      <w:r w:rsidRPr="00855D70">
        <w:rPr>
          <w:i/>
          <w:iCs/>
          <w:highlight w:val="yellow"/>
          <w:lang w:val="es-ES"/>
        </w:rPr>
        <w:t>, 34(2), 132-146. doi:</w:t>
      </w:r>
      <w:r w:rsidRPr="00855D70">
        <w:rPr>
          <w:i/>
          <w:iCs/>
          <w:highlight w:val="yellow"/>
          <w:u w:val="single"/>
          <w:lang w:val="es-ES"/>
        </w:rPr>
        <w:t>10.1080/10573569.2017.1359712</w:t>
      </w:r>
    </w:p>
    <w:p w14:paraId="074F6831" w14:textId="77777777" w:rsidR="00007F50" w:rsidRPr="00855D70" w:rsidRDefault="00AF4FFA" w:rsidP="00855D70">
      <w:pPr>
        <w:pStyle w:val="Referenciasbibliogrficas"/>
        <w:rPr>
          <w:i/>
          <w:iCs/>
          <w:lang w:val="es-ES"/>
        </w:rPr>
      </w:pPr>
      <w:r w:rsidRPr="00855D70">
        <w:rPr>
          <w:i/>
          <w:iCs/>
        </w:rPr>
        <w:fldChar w:fldCharType="begin"/>
      </w:r>
      <w:r w:rsidRPr="00855D70">
        <w:rPr>
          <w:i/>
          <w:iCs/>
          <w:lang w:val="es-ES"/>
        </w:rPr>
        <w:instrText xml:space="preserve"> ADDIN ZOTERO_BIBL {"uncited":[],"omitted":[],"custom":[]} CSL_BIBLIOGRAPHY </w:instrText>
      </w:r>
      <w:r w:rsidRPr="00855D70">
        <w:rPr>
          <w:i/>
          <w:iCs/>
        </w:rPr>
        <w:fldChar w:fldCharType="separate"/>
      </w:r>
      <w:r w:rsidR="00007F50" w:rsidRPr="00855D70">
        <w:rPr>
          <w:i/>
          <w:iCs/>
          <w:lang w:val="es-ES"/>
        </w:rPr>
        <w:t>Cesvimap. (2021, septiembre 4). Influencia de la climatología en los accidentes de tráfico. Revista CESVIMAP. https://www.revistacesvimap.com/influencia-de-la-climatologia-en-los-accidentes-de-trafico/</w:t>
      </w:r>
    </w:p>
    <w:p w14:paraId="0C5CD47B" w14:textId="77777777" w:rsidR="00007F50" w:rsidRPr="00855D70" w:rsidRDefault="00007F50" w:rsidP="00855D70">
      <w:pPr>
        <w:pStyle w:val="Referenciasbibliogrficas"/>
        <w:rPr>
          <w:i/>
          <w:iCs/>
          <w:lang w:val="es-ES"/>
        </w:rPr>
      </w:pPr>
      <w:r w:rsidRPr="00855D70">
        <w:rPr>
          <w:i/>
          <w:iCs/>
          <w:lang w:val="es-ES"/>
        </w:rPr>
        <w:t>Comobity, la App «segura» para ciclistas. (s. f.). Recuperado 15 de abril de 2024, de https://revista.dgt.es/es/reportajes/2015/11NOVIEMBRE/1113Comobity-la-App-segura-para-ciclistas.shtml</w:t>
      </w:r>
    </w:p>
    <w:p w14:paraId="60501A65" w14:textId="77777777" w:rsidR="00007F50" w:rsidRPr="00855D70" w:rsidRDefault="00007F50" w:rsidP="00855D70">
      <w:pPr>
        <w:pStyle w:val="Referenciasbibliogrficas"/>
        <w:rPr>
          <w:i/>
          <w:iCs/>
          <w:lang w:val="es-ES"/>
        </w:rPr>
      </w:pPr>
      <w:r w:rsidRPr="00855D70">
        <w:rPr>
          <w:i/>
          <w:iCs/>
          <w:lang w:val="es-ES"/>
        </w:rPr>
        <w:t>Euskadi,  elDiario es. (2024, enero 4). 45 personas murieron en las carreteras en Euskadi en 2023, casi la mitad motoristas, viandantes o ciclistas. elDiario.es. https://www.eldiario.es/euskadi/45-personas-murieron-carreteras-euskadi-2023-mitad-motoristas-viandantes-ciclistas_1_10813252.html</w:t>
      </w:r>
    </w:p>
    <w:p w14:paraId="7C1178DE" w14:textId="77777777" w:rsidR="00007F50" w:rsidRPr="00855D70" w:rsidRDefault="00007F50" w:rsidP="00855D70">
      <w:pPr>
        <w:pStyle w:val="Referenciasbibliogrficas"/>
        <w:rPr>
          <w:i/>
          <w:iCs/>
          <w:lang w:val="es-ES"/>
        </w:rPr>
      </w:pPr>
      <w:r w:rsidRPr="00855D70">
        <w:rPr>
          <w:i/>
          <w:iCs/>
          <w:lang w:val="es-ES"/>
        </w:rPr>
        <w:t>Lanzan una app para detectar automáticamente los accident... (s. f.). Ciclismo a Fondo. Recuperado 15 de abril de 2024, de https://www.ciclismoafondo.es/noticias/lanzan-app-detectar-automaticamente-accidentes-ciclistas_268495_102.html</w:t>
      </w:r>
    </w:p>
    <w:p w14:paraId="4556D73B" w14:textId="77777777" w:rsidR="00007F50" w:rsidRPr="00855D70" w:rsidRDefault="00007F50" w:rsidP="00855D70">
      <w:pPr>
        <w:pStyle w:val="Referenciasbibliogrficas"/>
        <w:rPr>
          <w:i/>
          <w:iCs/>
          <w:lang w:val="es-ES"/>
        </w:rPr>
      </w:pPr>
      <w:r w:rsidRPr="00855D70">
        <w:rPr>
          <w:i/>
          <w:iCs/>
          <w:lang w:val="es-ES"/>
        </w:rPr>
        <w:lastRenderedPageBreak/>
        <w:t>Los accidentes de bicicleta más comunes | Michael T. Gibson P.A., Auto Justice Attorney. (2020, junio 30). https://autojusticeattorney.com/es/common-bicycle-accidents/</w:t>
      </w:r>
    </w:p>
    <w:p w14:paraId="2F8BD291" w14:textId="77777777" w:rsidR="00007F50" w:rsidRPr="00855D70" w:rsidRDefault="00007F50" w:rsidP="00855D70">
      <w:pPr>
        <w:pStyle w:val="Referenciasbibliogrficas"/>
        <w:rPr>
          <w:i/>
          <w:iCs/>
          <w:lang w:val="es-ES"/>
        </w:rPr>
      </w:pPr>
      <w:r w:rsidRPr="00855D70">
        <w:rPr>
          <w:i/>
          <w:iCs/>
          <w:lang w:val="es-ES"/>
        </w:rPr>
        <w:t>Mapa interactivo de la DGT y AEMET, esencial para planificar tu ruta cuando hace mal tiempo. (2023, febrero 24). La Vanguardia. https://www.lavanguardia.com/motor/consejos/20230224/8780046/mapa-carretera-interactivo-aemet-dgt-planificar-mejor-ruta-nieve-lluvia.html</w:t>
      </w:r>
    </w:p>
    <w:p w14:paraId="2219E03E" w14:textId="77777777" w:rsidR="00007F50" w:rsidRPr="00855D70" w:rsidRDefault="00007F50" w:rsidP="00855D70">
      <w:pPr>
        <w:pStyle w:val="Referenciasbibliogrficas"/>
        <w:rPr>
          <w:i/>
          <w:iCs/>
          <w:lang w:val="es-ES"/>
        </w:rPr>
      </w:pPr>
      <w:r w:rsidRPr="00855D70">
        <w:rPr>
          <w:i/>
          <w:iCs/>
          <w:lang w:val="es-ES"/>
        </w:rPr>
        <w:t>Meteorología, A. E. de. (s. f.). MeteoRuta—Agencia Estatal de Meteorología—AEMET. Gobierno de España. Recuperado 15 de abril de 2024, de https://www.aemet.es/es/eltiempo/prediccion/meteoruta</w:t>
      </w:r>
    </w:p>
    <w:p w14:paraId="55BC5CA6" w14:textId="77777777" w:rsidR="00007F50" w:rsidRPr="00855D70" w:rsidRDefault="00007F50" w:rsidP="00855D70">
      <w:pPr>
        <w:pStyle w:val="Referenciasbibliogrficas"/>
        <w:rPr>
          <w:i/>
          <w:iCs/>
          <w:lang w:val="es-ES"/>
        </w:rPr>
      </w:pPr>
      <w:r w:rsidRPr="00855D70">
        <w:rPr>
          <w:i/>
          <w:iCs/>
          <w:lang w:val="es-ES"/>
        </w:rPr>
        <w:t>Muere un ciclista vasco de 19 años al ser atropellado mientras entrenaba—Eurosport. (2023, noviembre 24). Eurosport Espana. https://www.eurosport.es/ciclismo/muere-un-ciclista-vasco-de-19-anos-horas-despues-de-ser-arrollado-por-un-coche-mientras-entrenaba_sto9894016/story.shtml</w:t>
      </w:r>
    </w:p>
    <w:p w14:paraId="363B3A00" w14:textId="77777777" w:rsidR="00007F50" w:rsidRPr="00855D70" w:rsidRDefault="00007F50" w:rsidP="00855D70">
      <w:pPr>
        <w:pStyle w:val="Referenciasbibliogrficas"/>
        <w:rPr>
          <w:i/>
          <w:iCs/>
          <w:lang w:val="es-ES"/>
        </w:rPr>
      </w:pPr>
      <w:r w:rsidRPr="00855D70">
        <w:rPr>
          <w:i/>
          <w:iCs/>
          <w:lang w:val="es-ES"/>
        </w:rPr>
        <w:t>Press, E. (2023, enero 7). Los accidentes con ciclistas en Euskadi crecen un 20% en los últimos cinco años y los heridos graves y fallecidos un 9%. Europa Press. https://www.europapress.es/euskadi/noticia-accidentes-ciclistas-euskadi-crecen-20-ultimos-cinco-anos-heridos-graves-fallecidos-20230107120751.html</w:t>
      </w:r>
    </w:p>
    <w:p w14:paraId="192CE8D8" w14:textId="77777777" w:rsidR="00007F50" w:rsidRPr="00855D70" w:rsidRDefault="00007F50" w:rsidP="00855D70">
      <w:pPr>
        <w:pStyle w:val="Referenciasbibliogrficas"/>
        <w:rPr>
          <w:i/>
          <w:iCs/>
          <w:lang w:val="es-ES"/>
        </w:rPr>
      </w:pPr>
      <w:r w:rsidRPr="00855D70">
        <w:rPr>
          <w:i/>
          <w:iCs/>
          <w:lang w:val="es-ES"/>
        </w:rPr>
        <w:t>S.L, T. N. (s. f.). Información meteorológica tráfico—Incidencias en carretera. www.tutiempo.net. Recuperado 15 de abril de 2024, de https://www.tutiempo.net/trafico.html</w:t>
      </w:r>
    </w:p>
    <w:p w14:paraId="1D5391B3" w14:textId="319FE80F" w:rsidR="00AF4FFA" w:rsidRPr="00AF4FFA" w:rsidRDefault="00AF4FFA" w:rsidP="00194057">
      <w:pPr>
        <w:pStyle w:val="Referenciasbibliogrficas"/>
        <w:rPr>
          <w:lang w:val="es-ES"/>
        </w:rPr>
      </w:pPr>
      <w:r w:rsidRPr="00855D70">
        <w:rPr>
          <w:i/>
          <w:iCs/>
        </w:rP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57" w:name="_Toc166260021"/>
      <w:r>
        <w:lastRenderedPageBreak/>
        <w:t>Privacidad y protección de datos</w:t>
      </w:r>
      <w:bookmarkEnd w:id="57"/>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iker sebastian perez" w:date="2024-05-09T18:02:00Z" w:initials="iS">
    <w:p w14:paraId="5AD154F3" w14:textId="77777777" w:rsidR="00F22A8A" w:rsidRDefault="00F22A8A" w:rsidP="00F22A8A">
      <w:pPr>
        <w:pStyle w:val="Textocomentario"/>
        <w:jc w:val="left"/>
      </w:pPr>
      <w:r>
        <w:rPr>
          <w:rStyle w:val="Refdecomentario"/>
        </w:rPr>
        <w:annotationRef/>
      </w:r>
      <w:r>
        <w:t>Duda, detallar más en otra fase del proyec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D154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B29D0BC" w16cex:dateUtc="2024-05-09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D154F3" w16cid:durableId="2B29D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4E117" w14:textId="77777777" w:rsidR="00D368BE" w:rsidRDefault="00D368BE" w:rsidP="006403BD">
      <w:r>
        <w:separator/>
      </w:r>
    </w:p>
  </w:endnote>
  <w:endnote w:type="continuationSeparator" w:id="0">
    <w:p w14:paraId="4C5BB803" w14:textId="77777777" w:rsidR="00D368BE" w:rsidRDefault="00D368BE"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EAF40E" w14:textId="77777777" w:rsidR="00D368BE" w:rsidRDefault="00D368BE" w:rsidP="006403BD">
      <w:r>
        <w:separator/>
      </w:r>
    </w:p>
  </w:footnote>
  <w:footnote w:type="continuationSeparator" w:id="0">
    <w:p w14:paraId="27C0DAF6" w14:textId="77777777" w:rsidR="00D368BE" w:rsidRDefault="00D368BE"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E1B49F0" w:rsidR="00A75783" w:rsidRPr="00ED1546" w:rsidRDefault="00D21AAF" w:rsidP="00ED1546">
    <w:pPr>
      <w:pStyle w:val="Encabezado"/>
      <w:spacing w:before="0" w:after="0" w:line="240" w:lineRule="auto"/>
      <w:jc w:val="right"/>
      <w:rPr>
        <w:rFonts w:asciiTheme="majorHAnsi" w:hAnsiTheme="majorHAnsi"/>
        <w:sz w:val="20"/>
      </w:rPr>
    </w:pPr>
    <w:r>
      <w:rPr>
        <w:rFonts w:asciiTheme="majorHAnsi" w:hAnsiTheme="majorHAnsi"/>
        <w:sz w:val="20"/>
      </w:rPr>
      <w:t>Estudio y desarrollo del ciclo de vida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0"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1"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3"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4"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8"/>
  </w:num>
  <w:num w:numId="2" w16cid:durableId="1953778567">
    <w:abstractNumId w:val="20"/>
  </w:num>
  <w:num w:numId="3" w16cid:durableId="1666126252">
    <w:abstractNumId w:val="11"/>
  </w:num>
  <w:num w:numId="4" w16cid:durableId="777216513">
    <w:abstractNumId w:val="0"/>
  </w:num>
  <w:num w:numId="5" w16cid:durableId="126900741">
    <w:abstractNumId w:val="4"/>
  </w:num>
  <w:num w:numId="6" w16cid:durableId="740754273">
    <w:abstractNumId w:val="13"/>
  </w:num>
  <w:num w:numId="7" w16cid:durableId="1315452512">
    <w:abstractNumId w:val="12"/>
  </w:num>
  <w:num w:numId="8" w16cid:durableId="7215094">
    <w:abstractNumId w:val="9"/>
  </w:num>
  <w:num w:numId="9" w16cid:durableId="761683974">
    <w:abstractNumId w:val="17"/>
  </w:num>
  <w:num w:numId="10" w16cid:durableId="1484278371">
    <w:abstractNumId w:val="16"/>
  </w:num>
  <w:num w:numId="11" w16cid:durableId="562375752">
    <w:abstractNumId w:val="15"/>
  </w:num>
  <w:num w:numId="12" w16cid:durableId="593168099">
    <w:abstractNumId w:val="6"/>
  </w:num>
  <w:num w:numId="13" w16cid:durableId="1679846118">
    <w:abstractNumId w:val="5"/>
  </w:num>
  <w:num w:numId="14" w16cid:durableId="508327363">
    <w:abstractNumId w:val="10"/>
  </w:num>
  <w:num w:numId="15" w16cid:durableId="1452936656">
    <w:abstractNumId w:val="10"/>
    <w:lvlOverride w:ilvl="0">
      <w:startOverride w:val="1"/>
    </w:lvlOverride>
    <w:lvlOverride w:ilvl="1">
      <w:startOverride w:val="1"/>
    </w:lvlOverride>
    <w:lvlOverride w:ilvl="2">
      <w:startOverride w:val="1"/>
    </w:lvlOverride>
  </w:num>
  <w:num w:numId="16" w16cid:durableId="111940227">
    <w:abstractNumId w:val="10"/>
  </w:num>
  <w:num w:numId="17" w16cid:durableId="1453475821">
    <w:abstractNumId w:val="21"/>
  </w:num>
  <w:num w:numId="18" w16cid:durableId="840970296">
    <w:abstractNumId w:val="19"/>
  </w:num>
  <w:num w:numId="19" w16cid:durableId="588661311">
    <w:abstractNumId w:val="22"/>
  </w:num>
  <w:num w:numId="20" w16cid:durableId="1450782334">
    <w:abstractNumId w:val="18"/>
  </w:num>
  <w:num w:numId="21" w16cid:durableId="834149997">
    <w:abstractNumId w:val="3"/>
  </w:num>
  <w:num w:numId="22" w16cid:durableId="1701979547">
    <w:abstractNumId w:val="1"/>
  </w:num>
  <w:num w:numId="23" w16cid:durableId="1804345274">
    <w:abstractNumId w:val="2"/>
  </w:num>
  <w:num w:numId="24" w16cid:durableId="1786920377">
    <w:abstractNumId w:val="14"/>
  </w:num>
  <w:num w:numId="25" w16cid:durableId="92831917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19"/>
  </w:num>
  <w:num w:numId="27" w16cid:durableId="1966542765">
    <w:abstractNumId w:val="19"/>
  </w:num>
  <w:num w:numId="28" w16cid:durableId="6721463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19"/>
  </w:num>
  <w:num w:numId="30" w16cid:durableId="3716193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19"/>
  </w:num>
  <w:num w:numId="32" w16cid:durableId="1700429484">
    <w:abstractNumId w:val="19"/>
  </w:num>
  <w:num w:numId="33" w16cid:durableId="1214660339">
    <w:abstractNumId w:val="19"/>
  </w:num>
  <w:num w:numId="34" w16cid:durableId="1682052318">
    <w:abstractNumId w:val="19"/>
  </w:num>
  <w:num w:numId="35" w16cid:durableId="1831020579">
    <w:abstractNumId w:val="19"/>
  </w:num>
  <w:num w:numId="36" w16cid:durableId="1170753817">
    <w:abstractNumId w:val="19"/>
  </w:num>
  <w:num w:numId="37" w16cid:durableId="621690419">
    <w:abstractNumId w:val="19"/>
  </w:num>
  <w:num w:numId="38" w16cid:durableId="1375230301">
    <w:abstractNumId w:val="7"/>
  </w:num>
  <w:num w:numId="39" w16cid:durableId="4771849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2006985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099569481">
    <w:abstractNumId w:val="19"/>
  </w:num>
  <w:num w:numId="42" w16cid:durableId="1291939634">
    <w:abstractNumId w:val="19"/>
  </w:num>
  <w:num w:numId="43" w16cid:durableId="643239072">
    <w:abstractNumId w:val="19"/>
  </w:num>
  <w:num w:numId="44" w16cid:durableId="1060250663">
    <w:abstractNumId w:val="19"/>
  </w:num>
  <w:num w:numId="45" w16cid:durableId="1465275239">
    <w:abstractNumId w:val="19"/>
  </w:num>
  <w:num w:numId="46" w16cid:durableId="920527443">
    <w:abstractNumId w:val="19"/>
  </w:num>
  <w:num w:numId="47" w16cid:durableId="1320115714">
    <w:abstractNumId w:val="19"/>
  </w:num>
  <w:num w:numId="48" w16cid:durableId="1554777548">
    <w:abstractNumId w:val="19"/>
  </w:num>
  <w:num w:numId="49" w16cid:durableId="1091001668">
    <w:abstractNumId w:val="19"/>
  </w:num>
  <w:num w:numId="50" w16cid:durableId="10473503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AD"/>
    <w:rsid w:val="00001BAB"/>
    <w:rsid w:val="00007F50"/>
    <w:rsid w:val="00025B76"/>
    <w:rsid w:val="00026621"/>
    <w:rsid w:val="00034DA4"/>
    <w:rsid w:val="0005699F"/>
    <w:rsid w:val="000757FF"/>
    <w:rsid w:val="00081009"/>
    <w:rsid w:val="00081560"/>
    <w:rsid w:val="000A0B45"/>
    <w:rsid w:val="000A1265"/>
    <w:rsid w:val="000B5DE1"/>
    <w:rsid w:val="000D09A0"/>
    <w:rsid w:val="000D2AFA"/>
    <w:rsid w:val="000D4D65"/>
    <w:rsid w:val="000D5E09"/>
    <w:rsid w:val="000E0CC7"/>
    <w:rsid w:val="001032C7"/>
    <w:rsid w:val="00105749"/>
    <w:rsid w:val="00106D5A"/>
    <w:rsid w:val="00112232"/>
    <w:rsid w:val="001320F3"/>
    <w:rsid w:val="001443DC"/>
    <w:rsid w:val="001526D9"/>
    <w:rsid w:val="001545FE"/>
    <w:rsid w:val="0016080C"/>
    <w:rsid w:val="00162590"/>
    <w:rsid w:val="00166012"/>
    <w:rsid w:val="00171619"/>
    <w:rsid w:val="0017234A"/>
    <w:rsid w:val="0017435A"/>
    <w:rsid w:val="00176DFC"/>
    <w:rsid w:val="001815B6"/>
    <w:rsid w:val="00194057"/>
    <w:rsid w:val="001944D1"/>
    <w:rsid w:val="001A17A3"/>
    <w:rsid w:val="001B59CD"/>
    <w:rsid w:val="001C1B5D"/>
    <w:rsid w:val="001C2AB4"/>
    <w:rsid w:val="001C2FB3"/>
    <w:rsid w:val="001C4EA4"/>
    <w:rsid w:val="001D46C8"/>
    <w:rsid w:val="001D76E5"/>
    <w:rsid w:val="001E62CD"/>
    <w:rsid w:val="001F59C1"/>
    <w:rsid w:val="002018CC"/>
    <w:rsid w:val="0020320E"/>
    <w:rsid w:val="0020605D"/>
    <w:rsid w:val="002071D6"/>
    <w:rsid w:val="002259F5"/>
    <w:rsid w:val="00235CE3"/>
    <w:rsid w:val="002363A7"/>
    <w:rsid w:val="00244EAD"/>
    <w:rsid w:val="00245513"/>
    <w:rsid w:val="00246AA6"/>
    <w:rsid w:val="00252BBA"/>
    <w:rsid w:val="00261E4E"/>
    <w:rsid w:val="00266CBA"/>
    <w:rsid w:val="0027278E"/>
    <w:rsid w:val="002740C0"/>
    <w:rsid w:val="00274397"/>
    <w:rsid w:val="00285270"/>
    <w:rsid w:val="002904CE"/>
    <w:rsid w:val="00290650"/>
    <w:rsid w:val="002B3E99"/>
    <w:rsid w:val="002B40D3"/>
    <w:rsid w:val="002B4706"/>
    <w:rsid w:val="002C0997"/>
    <w:rsid w:val="002F4B77"/>
    <w:rsid w:val="002F51E8"/>
    <w:rsid w:val="00307490"/>
    <w:rsid w:val="003233AB"/>
    <w:rsid w:val="00326241"/>
    <w:rsid w:val="00336DDD"/>
    <w:rsid w:val="00336EA6"/>
    <w:rsid w:val="0034192C"/>
    <w:rsid w:val="00350B2E"/>
    <w:rsid w:val="0035422F"/>
    <w:rsid w:val="00354D98"/>
    <w:rsid w:val="00375D60"/>
    <w:rsid w:val="00382E79"/>
    <w:rsid w:val="00394706"/>
    <w:rsid w:val="003D1A96"/>
    <w:rsid w:val="003F152D"/>
    <w:rsid w:val="003F24BC"/>
    <w:rsid w:val="004047F4"/>
    <w:rsid w:val="00421B9A"/>
    <w:rsid w:val="00423E85"/>
    <w:rsid w:val="004317BA"/>
    <w:rsid w:val="00436FA0"/>
    <w:rsid w:val="00445BDB"/>
    <w:rsid w:val="00461979"/>
    <w:rsid w:val="00462A49"/>
    <w:rsid w:val="004701CE"/>
    <w:rsid w:val="00482FB6"/>
    <w:rsid w:val="0048445F"/>
    <w:rsid w:val="00490EAC"/>
    <w:rsid w:val="00495734"/>
    <w:rsid w:val="004A3C2A"/>
    <w:rsid w:val="004B7B25"/>
    <w:rsid w:val="004C6A33"/>
    <w:rsid w:val="004D2F77"/>
    <w:rsid w:val="004D3460"/>
    <w:rsid w:val="004D566D"/>
    <w:rsid w:val="004D5FF7"/>
    <w:rsid w:val="004E0035"/>
    <w:rsid w:val="004E1E80"/>
    <w:rsid w:val="004E49E6"/>
    <w:rsid w:val="004F37AD"/>
    <w:rsid w:val="00503A34"/>
    <w:rsid w:val="00506743"/>
    <w:rsid w:val="00507BAD"/>
    <w:rsid w:val="00514164"/>
    <w:rsid w:val="00514B30"/>
    <w:rsid w:val="00521A79"/>
    <w:rsid w:val="0052678E"/>
    <w:rsid w:val="00535E47"/>
    <w:rsid w:val="00535F70"/>
    <w:rsid w:val="0055630B"/>
    <w:rsid w:val="00556E52"/>
    <w:rsid w:val="005612D5"/>
    <w:rsid w:val="0056576A"/>
    <w:rsid w:val="00585C04"/>
    <w:rsid w:val="005960D7"/>
    <w:rsid w:val="00596B3C"/>
    <w:rsid w:val="00597AD3"/>
    <w:rsid w:val="005A1CF6"/>
    <w:rsid w:val="005A2B04"/>
    <w:rsid w:val="005B3AB6"/>
    <w:rsid w:val="005B783E"/>
    <w:rsid w:val="005C420C"/>
    <w:rsid w:val="005C428D"/>
    <w:rsid w:val="005D2420"/>
    <w:rsid w:val="005D4C0B"/>
    <w:rsid w:val="005D549B"/>
    <w:rsid w:val="005F110C"/>
    <w:rsid w:val="005F72EA"/>
    <w:rsid w:val="00601C73"/>
    <w:rsid w:val="00601F11"/>
    <w:rsid w:val="006056D2"/>
    <w:rsid w:val="00612192"/>
    <w:rsid w:val="006139F9"/>
    <w:rsid w:val="00613BFD"/>
    <w:rsid w:val="00613C99"/>
    <w:rsid w:val="006157F8"/>
    <w:rsid w:val="00631755"/>
    <w:rsid w:val="00634CB4"/>
    <w:rsid w:val="006403BD"/>
    <w:rsid w:val="006456C5"/>
    <w:rsid w:val="00653A94"/>
    <w:rsid w:val="0066672A"/>
    <w:rsid w:val="00670B3B"/>
    <w:rsid w:val="00672E52"/>
    <w:rsid w:val="00673D42"/>
    <w:rsid w:val="0067645E"/>
    <w:rsid w:val="00682047"/>
    <w:rsid w:val="00692D10"/>
    <w:rsid w:val="00694977"/>
    <w:rsid w:val="006A0D1B"/>
    <w:rsid w:val="006A2575"/>
    <w:rsid w:val="006A4C97"/>
    <w:rsid w:val="006A56B3"/>
    <w:rsid w:val="006A5F9B"/>
    <w:rsid w:val="006B02A7"/>
    <w:rsid w:val="006B24A2"/>
    <w:rsid w:val="006C6950"/>
    <w:rsid w:val="006D3B11"/>
    <w:rsid w:val="006D7B06"/>
    <w:rsid w:val="006E42C4"/>
    <w:rsid w:val="006E7E24"/>
    <w:rsid w:val="006F2CB9"/>
    <w:rsid w:val="006F5351"/>
    <w:rsid w:val="007077DF"/>
    <w:rsid w:val="00710A83"/>
    <w:rsid w:val="00711904"/>
    <w:rsid w:val="00721613"/>
    <w:rsid w:val="00727AE8"/>
    <w:rsid w:val="00733C65"/>
    <w:rsid w:val="00737A05"/>
    <w:rsid w:val="00744529"/>
    <w:rsid w:val="00750978"/>
    <w:rsid w:val="00751A0E"/>
    <w:rsid w:val="007674F8"/>
    <w:rsid w:val="00771DE1"/>
    <w:rsid w:val="00783DCC"/>
    <w:rsid w:val="00786945"/>
    <w:rsid w:val="0079125F"/>
    <w:rsid w:val="00793FDB"/>
    <w:rsid w:val="00795A39"/>
    <w:rsid w:val="007A2CC4"/>
    <w:rsid w:val="007B76BF"/>
    <w:rsid w:val="007D19E2"/>
    <w:rsid w:val="007D7FB5"/>
    <w:rsid w:val="007E0007"/>
    <w:rsid w:val="007E04F8"/>
    <w:rsid w:val="007E0C1A"/>
    <w:rsid w:val="007E4A8E"/>
    <w:rsid w:val="007E7C6C"/>
    <w:rsid w:val="00801891"/>
    <w:rsid w:val="00801A31"/>
    <w:rsid w:val="00811669"/>
    <w:rsid w:val="00821D63"/>
    <w:rsid w:val="0082295D"/>
    <w:rsid w:val="00833F7A"/>
    <w:rsid w:val="00834548"/>
    <w:rsid w:val="008414E8"/>
    <w:rsid w:val="00842384"/>
    <w:rsid w:val="00853F7B"/>
    <w:rsid w:val="008544B8"/>
    <w:rsid w:val="00855D70"/>
    <w:rsid w:val="00863C43"/>
    <w:rsid w:val="00874000"/>
    <w:rsid w:val="00877054"/>
    <w:rsid w:val="008853F6"/>
    <w:rsid w:val="00885777"/>
    <w:rsid w:val="008958B1"/>
    <w:rsid w:val="008A283D"/>
    <w:rsid w:val="008A30B1"/>
    <w:rsid w:val="008A7D8A"/>
    <w:rsid w:val="008A7DBD"/>
    <w:rsid w:val="008B2972"/>
    <w:rsid w:val="008B312E"/>
    <w:rsid w:val="008C0B17"/>
    <w:rsid w:val="008C0BB2"/>
    <w:rsid w:val="008C16EB"/>
    <w:rsid w:val="008C6A91"/>
    <w:rsid w:val="008E0EE0"/>
    <w:rsid w:val="008E30AB"/>
    <w:rsid w:val="008E4A38"/>
    <w:rsid w:val="009122D5"/>
    <w:rsid w:val="00914BA4"/>
    <w:rsid w:val="009158DF"/>
    <w:rsid w:val="00920246"/>
    <w:rsid w:val="00920B7C"/>
    <w:rsid w:val="00920D9A"/>
    <w:rsid w:val="009224B5"/>
    <w:rsid w:val="0093330E"/>
    <w:rsid w:val="009450AB"/>
    <w:rsid w:val="009456EA"/>
    <w:rsid w:val="00947B4F"/>
    <w:rsid w:val="00947E28"/>
    <w:rsid w:val="00962B99"/>
    <w:rsid w:val="009767F5"/>
    <w:rsid w:val="00977178"/>
    <w:rsid w:val="009A03FE"/>
    <w:rsid w:val="009A2FA9"/>
    <w:rsid w:val="009A5080"/>
    <w:rsid w:val="009A684C"/>
    <w:rsid w:val="009B0758"/>
    <w:rsid w:val="009B1363"/>
    <w:rsid w:val="009B2D19"/>
    <w:rsid w:val="009C1F7E"/>
    <w:rsid w:val="009C2EA7"/>
    <w:rsid w:val="009D5596"/>
    <w:rsid w:val="009E332E"/>
    <w:rsid w:val="009E3EA5"/>
    <w:rsid w:val="009E729C"/>
    <w:rsid w:val="009F38E3"/>
    <w:rsid w:val="009F6F17"/>
    <w:rsid w:val="00A04B95"/>
    <w:rsid w:val="00A22DAF"/>
    <w:rsid w:val="00A30720"/>
    <w:rsid w:val="00A315BF"/>
    <w:rsid w:val="00A3600B"/>
    <w:rsid w:val="00A365F1"/>
    <w:rsid w:val="00A3709B"/>
    <w:rsid w:val="00A416DD"/>
    <w:rsid w:val="00A725E6"/>
    <w:rsid w:val="00A750BC"/>
    <w:rsid w:val="00A75783"/>
    <w:rsid w:val="00A83514"/>
    <w:rsid w:val="00A872A7"/>
    <w:rsid w:val="00A976F0"/>
    <w:rsid w:val="00AC1FF0"/>
    <w:rsid w:val="00AF4FFA"/>
    <w:rsid w:val="00B026E1"/>
    <w:rsid w:val="00B04626"/>
    <w:rsid w:val="00B100A8"/>
    <w:rsid w:val="00B21CD0"/>
    <w:rsid w:val="00B34BF5"/>
    <w:rsid w:val="00B51192"/>
    <w:rsid w:val="00B52802"/>
    <w:rsid w:val="00B56B0A"/>
    <w:rsid w:val="00B56F60"/>
    <w:rsid w:val="00B56FB6"/>
    <w:rsid w:val="00B60548"/>
    <w:rsid w:val="00B65840"/>
    <w:rsid w:val="00B669BF"/>
    <w:rsid w:val="00B745F2"/>
    <w:rsid w:val="00B767E7"/>
    <w:rsid w:val="00B97395"/>
    <w:rsid w:val="00BB12E6"/>
    <w:rsid w:val="00BB46B9"/>
    <w:rsid w:val="00BB470D"/>
    <w:rsid w:val="00BB5B73"/>
    <w:rsid w:val="00BB66F5"/>
    <w:rsid w:val="00BC4D72"/>
    <w:rsid w:val="00BD009D"/>
    <w:rsid w:val="00BD4B50"/>
    <w:rsid w:val="00BF1986"/>
    <w:rsid w:val="00BF1C76"/>
    <w:rsid w:val="00BF1E9D"/>
    <w:rsid w:val="00C03714"/>
    <w:rsid w:val="00C10A65"/>
    <w:rsid w:val="00C235D4"/>
    <w:rsid w:val="00C23992"/>
    <w:rsid w:val="00C24237"/>
    <w:rsid w:val="00C25BBD"/>
    <w:rsid w:val="00C308C3"/>
    <w:rsid w:val="00C443D1"/>
    <w:rsid w:val="00C455F2"/>
    <w:rsid w:val="00C71EAB"/>
    <w:rsid w:val="00C770A1"/>
    <w:rsid w:val="00C84740"/>
    <w:rsid w:val="00C921D5"/>
    <w:rsid w:val="00C9222E"/>
    <w:rsid w:val="00C92760"/>
    <w:rsid w:val="00C94353"/>
    <w:rsid w:val="00CA0022"/>
    <w:rsid w:val="00CA0785"/>
    <w:rsid w:val="00CA1B05"/>
    <w:rsid w:val="00CB289E"/>
    <w:rsid w:val="00CB41D0"/>
    <w:rsid w:val="00CC20E9"/>
    <w:rsid w:val="00CC3CB9"/>
    <w:rsid w:val="00CC6ED1"/>
    <w:rsid w:val="00CD1407"/>
    <w:rsid w:val="00CD681B"/>
    <w:rsid w:val="00CE2B01"/>
    <w:rsid w:val="00CE2BFF"/>
    <w:rsid w:val="00D04008"/>
    <w:rsid w:val="00D122BB"/>
    <w:rsid w:val="00D12E3B"/>
    <w:rsid w:val="00D21AAF"/>
    <w:rsid w:val="00D21DB1"/>
    <w:rsid w:val="00D26E0E"/>
    <w:rsid w:val="00D27049"/>
    <w:rsid w:val="00D34BAD"/>
    <w:rsid w:val="00D355ED"/>
    <w:rsid w:val="00D368BE"/>
    <w:rsid w:val="00D45C8A"/>
    <w:rsid w:val="00D57ADA"/>
    <w:rsid w:val="00D808AE"/>
    <w:rsid w:val="00D907A9"/>
    <w:rsid w:val="00D90A46"/>
    <w:rsid w:val="00D92F3B"/>
    <w:rsid w:val="00D936E1"/>
    <w:rsid w:val="00D952D8"/>
    <w:rsid w:val="00D971A1"/>
    <w:rsid w:val="00DA0FCE"/>
    <w:rsid w:val="00DA4233"/>
    <w:rsid w:val="00DA43A0"/>
    <w:rsid w:val="00DA6AB7"/>
    <w:rsid w:val="00DB206D"/>
    <w:rsid w:val="00DB46A4"/>
    <w:rsid w:val="00DB474F"/>
    <w:rsid w:val="00DB67DA"/>
    <w:rsid w:val="00DC17B0"/>
    <w:rsid w:val="00DE1938"/>
    <w:rsid w:val="00E0542A"/>
    <w:rsid w:val="00E11B5A"/>
    <w:rsid w:val="00E34154"/>
    <w:rsid w:val="00E56DFE"/>
    <w:rsid w:val="00E62AD5"/>
    <w:rsid w:val="00E769EB"/>
    <w:rsid w:val="00E76BE8"/>
    <w:rsid w:val="00E76D35"/>
    <w:rsid w:val="00E76D83"/>
    <w:rsid w:val="00E82076"/>
    <w:rsid w:val="00E87B75"/>
    <w:rsid w:val="00E94CF7"/>
    <w:rsid w:val="00EA4786"/>
    <w:rsid w:val="00EA6976"/>
    <w:rsid w:val="00EA6FAC"/>
    <w:rsid w:val="00EA710F"/>
    <w:rsid w:val="00EC4EA9"/>
    <w:rsid w:val="00EC6233"/>
    <w:rsid w:val="00EC62F6"/>
    <w:rsid w:val="00EC771B"/>
    <w:rsid w:val="00ED1546"/>
    <w:rsid w:val="00ED3731"/>
    <w:rsid w:val="00ED7BBD"/>
    <w:rsid w:val="00EE6047"/>
    <w:rsid w:val="00EF14BC"/>
    <w:rsid w:val="00EF25B7"/>
    <w:rsid w:val="00F06610"/>
    <w:rsid w:val="00F134D2"/>
    <w:rsid w:val="00F22A8A"/>
    <w:rsid w:val="00F249DB"/>
    <w:rsid w:val="00F252A7"/>
    <w:rsid w:val="00F30F01"/>
    <w:rsid w:val="00F31343"/>
    <w:rsid w:val="00F36907"/>
    <w:rsid w:val="00F37CFB"/>
    <w:rsid w:val="00F527EC"/>
    <w:rsid w:val="00F55627"/>
    <w:rsid w:val="00F57252"/>
    <w:rsid w:val="00F67C10"/>
    <w:rsid w:val="00F77FBA"/>
    <w:rsid w:val="00F82702"/>
    <w:rsid w:val="00F85354"/>
    <w:rsid w:val="00F874A3"/>
    <w:rsid w:val="00FA0670"/>
    <w:rsid w:val="00FA21E3"/>
    <w:rsid w:val="00FA7395"/>
    <w:rsid w:val="00FA7727"/>
    <w:rsid w:val="00FB1CA3"/>
    <w:rsid w:val="00FB4440"/>
    <w:rsid w:val="00FB6F23"/>
    <w:rsid w:val="00FC4A7B"/>
    <w:rsid w:val="00FD731D"/>
    <w:rsid w:val="00FE29CC"/>
    <w:rsid w:val="00FE43BC"/>
    <w:rsid w:val="00FF109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3.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4.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473</Words>
  <Characters>41107</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848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2</cp:revision>
  <cp:lastPrinted>2019-08-05T13:11:00Z</cp:lastPrinted>
  <dcterms:created xsi:type="dcterms:W3CDTF">2024-05-17T15:10:00Z</dcterms:created>
  <dcterms:modified xsi:type="dcterms:W3CDTF">2024-05-1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TkX83GfR"/&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